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Style w:val="Tabelacomgrelha13"/>
        <w:tblpPr w:leftFromText="181" w:rightFromText="181" w:vertAnchor="page" w:horzAnchor="margin" w:tblpXSpec="center" w:tblpY="1"/>
        <w:tblW w:w="1194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50"/>
        <w:gridCol w:w="284"/>
        <w:gridCol w:w="566"/>
        <w:gridCol w:w="1134"/>
        <w:gridCol w:w="567"/>
        <w:gridCol w:w="5386"/>
        <w:gridCol w:w="3121"/>
        <w:gridCol w:w="33"/>
      </w:tblGrid>
      <w:tr w:rsidR="00BD60F6" w:rsidRPr="00BD60F6" w14:paraId="274904A7" w14:textId="77777777" w:rsidTr="00E66BC8">
        <w:trPr>
          <w:trHeight w:hRule="exact" w:val="1418"/>
        </w:trPr>
        <w:tc>
          <w:tcPr>
            <w:tcW w:w="851" w:type="dxa"/>
          </w:tcPr>
          <w:p w14:paraId="7529AE23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</w:rPr>
            </w:pPr>
            <w:r w:rsidRPr="00BD60F6">
              <w:rPr>
                <w:rFonts w:asciiTheme="minorHAnsi" w:hAnsiTheme="minorHAnsi" w:cstheme="minorBidi"/>
                <w:noProof/>
                <w:sz w:val="22"/>
                <w:szCs w:val="22"/>
                <w:lang w:eastAsia="pt-PT"/>
              </w:rPr>
              <w:drawing>
                <wp:anchor distT="0" distB="0" distL="114300" distR="114300" simplePos="0" relativeHeight="251659264" behindDoc="1" locked="0" layoutInCell="1" allowOverlap="1" wp14:anchorId="7463B688" wp14:editId="305E701A">
                  <wp:simplePos x="0" y="0"/>
                  <wp:positionH relativeFrom="column">
                    <wp:posOffset>5040630</wp:posOffset>
                  </wp:positionH>
                  <wp:positionV relativeFrom="page">
                    <wp:posOffset>540385</wp:posOffset>
                  </wp:positionV>
                  <wp:extent cx="1631315" cy="358775"/>
                  <wp:effectExtent l="0" t="0" r="0" b="0"/>
                  <wp:wrapNone/>
                  <wp:docPr id="14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31315" cy="3587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284" w:type="dxa"/>
            <w:tcBorders>
              <w:bottom w:val="single" w:sz="12" w:space="0" w:color="auto"/>
            </w:tcBorders>
          </w:tcPr>
          <w:p w14:paraId="5B0A664E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</w:rPr>
            </w:pPr>
          </w:p>
        </w:tc>
        <w:tc>
          <w:tcPr>
            <w:tcW w:w="7654" w:type="dxa"/>
            <w:gridSpan w:val="4"/>
          </w:tcPr>
          <w:p w14:paraId="3903A643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</w:rPr>
            </w:pPr>
          </w:p>
        </w:tc>
        <w:tc>
          <w:tcPr>
            <w:tcW w:w="3152" w:type="dxa"/>
            <w:gridSpan w:val="2"/>
          </w:tcPr>
          <w:p w14:paraId="5C0E2FB4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</w:rPr>
            </w:pPr>
          </w:p>
        </w:tc>
      </w:tr>
      <w:tr w:rsidR="00BD60F6" w:rsidRPr="00BD60F6" w14:paraId="583BACD3" w14:textId="77777777" w:rsidTr="00E66BC8">
        <w:trPr>
          <w:trHeight w:hRule="exact" w:val="1985"/>
        </w:trPr>
        <w:tc>
          <w:tcPr>
            <w:tcW w:w="851" w:type="dxa"/>
          </w:tcPr>
          <w:p w14:paraId="3744429A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noProof/>
                <w:sz w:val="22"/>
                <w:szCs w:val="22"/>
                <w:lang w:val="en-US"/>
              </w:rPr>
            </w:pPr>
          </w:p>
          <w:p w14:paraId="50BBCFCE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  <w:lang w:val="en-US"/>
              </w:rPr>
            </w:pPr>
          </w:p>
          <w:p w14:paraId="50200513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  <w:lang w:val="en-US"/>
              </w:rPr>
            </w:pPr>
          </w:p>
          <w:p w14:paraId="776F91AD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  <w:lang w:val="en-US"/>
              </w:rPr>
            </w:pPr>
          </w:p>
          <w:p w14:paraId="0E3489A5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  <w:lang w:val="en-US"/>
              </w:rPr>
            </w:pPr>
          </w:p>
        </w:tc>
        <w:tc>
          <w:tcPr>
            <w:tcW w:w="7938" w:type="dxa"/>
            <w:gridSpan w:val="5"/>
            <w:tcMar>
              <w:top w:w="85" w:type="dxa"/>
              <w:left w:w="0" w:type="dxa"/>
              <w:right w:w="0" w:type="dxa"/>
            </w:tcMar>
          </w:tcPr>
          <w:p w14:paraId="109132B8" w14:textId="77777777" w:rsidR="00BD60F6" w:rsidRPr="00253436" w:rsidRDefault="00BD60F6" w:rsidP="00BD60F6">
            <w:pPr>
              <w:widowControl w:val="0"/>
              <w:autoSpaceDE w:val="0"/>
              <w:autoSpaceDN w:val="0"/>
              <w:adjustRightInd w:val="0"/>
              <w:spacing w:line="288" w:lineRule="auto"/>
              <w:ind w:firstLine="0"/>
              <w:jc w:val="left"/>
              <w:textAlignment w:val="center"/>
              <w:rPr>
                <w:rFonts w:ascii="Porto Sans Bold" w:hAnsi="Porto Sans Bold" w:cs="PortoSans-Bold"/>
                <w:bCs/>
                <w:caps/>
                <w:color w:val="000000"/>
                <w:sz w:val="16"/>
                <w:szCs w:val="16"/>
              </w:rPr>
            </w:pPr>
            <w:r w:rsidRPr="00253436">
              <w:rPr>
                <w:rFonts w:ascii="Porto Sans Bold" w:hAnsi="Porto Sans Bold" w:cs="PortoSans-Bold"/>
                <w:bCs/>
                <w:caps/>
                <w:color w:val="000000"/>
                <w:sz w:val="16"/>
                <w:szCs w:val="16"/>
              </w:rPr>
              <w:t xml:space="preserve">escola </w:t>
            </w:r>
          </w:p>
          <w:p w14:paraId="2D538407" w14:textId="77777777" w:rsidR="00BD60F6" w:rsidRPr="00253436" w:rsidRDefault="00BD60F6" w:rsidP="00BD60F6">
            <w:pPr>
              <w:widowControl w:val="0"/>
              <w:autoSpaceDE w:val="0"/>
              <w:autoSpaceDN w:val="0"/>
              <w:adjustRightInd w:val="0"/>
              <w:spacing w:line="288" w:lineRule="auto"/>
              <w:ind w:firstLine="0"/>
              <w:jc w:val="left"/>
              <w:textAlignment w:val="center"/>
              <w:rPr>
                <w:rFonts w:ascii="Porto Sans Bold" w:hAnsi="Porto Sans Bold" w:cs="PortoSans-Bold"/>
                <w:bCs/>
                <w:caps/>
                <w:color w:val="000000"/>
                <w:sz w:val="16"/>
                <w:szCs w:val="16"/>
              </w:rPr>
            </w:pPr>
            <w:r w:rsidRPr="00253436">
              <w:rPr>
                <w:rFonts w:ascii="Porto Sans Bold" w:hAnsi="Porto Sans Bold" w:cs="PortoSans-Bold"/>
                <w:bCs/>
                <w:caps/>
                <w:color w:val="000000"/>
                <w:sz w:val="16"/>
                <w:szCs w:val="16"/>
              </w:rPr>
              <w:t>superior</w:t>
            </w:r>
          </w:p>
          <w:p w14:paraId="77FCC972" w14:textId="77777777" w:rsidR="00BD60F6" w:rsidRPr="00253436" w:rsidRDefault="00BD60F6" w:rsidP="00BD60F6">
            <w:pPr>
              <w:spacing w:line="276" w:lineRule="auto"/>
              <w:ind w:firstLine="0"/>
              <w:jc w:val="left"/>
              <w:rPr>
                <w:rFonts w:ascii="Porto Sans Bold" w:hAnsi="Porto Sans Bold" w:cs="PortoSans-Bold"/>
                <w:bCs/>
                <w:caps/>
                <w:color w:val="000000"/>
                <w:sz w:val="16"/>
                <w:szCs w:val="16"/>
              </w:rPr>
            </w:pPr>
            <w:r w:rsidRPr="00253436">
              <w:rPr>
                <w:rFonts w:ascii="Porto Sans Bold" w:hAnsi="Porto Sans Bold" w:cs="PortoSans-Bold"/>
                <w:bCs/>
                <w:caps/>
                <w:color w:val="000000"/>
                <w:sz w:val="16"/>
                <w:szCs w:val="16"/>
              </w:rPr>
              <w:t>de media</w:t>
            </w:r>
          </w:p>
          <w:p w14:paraId="37C91080" w14:textId="77777777" w:rsidR="00BD60F6" w:rsidRPr="00253436" w:rsidRDefault="00BD60F6" w:rsidP="00BD60F6">
            <w:pPr>
              <w:spacing w:line="276" w:lineRule="auto"/>
              <w:ind w:firstLine="0"/>
              <w:jc w:val="left"/>
              <w:rPr>
                <w:rFonts w:ascii="Porto Sans Bold" w:hAnsi="Porto Sans Bold" w:cs="PortoSans-Bold"/>
                <w:bCs/>
                <w:caps/>
                <w:color w:val="000000"/>
                <w:sz w:val="16"/>
                <w:szCs w:val="16"/>
              </w:rPr>
            </w:pPr>
            <w:r w:rsidRPr="00253436">
              <w:rPr>
                <w:rFonts w:ascii="Porto Sans Bold" w:hAnsi="Porto Sans Bold" w:cs="PortoSans-Bold"/>
                <w:bCs/>
                <w:caps/>
                <w:color w:val="000000"/>
                <w:sz w:val="16"/>
                <w:szCs w:val="16"/>
              </w:rPr>
              <w:t>artes</w:t>
            </w:r>
          </w:p>
          <w:p w14:paraId="378AE288" w14:textId="77777777" w:rsidR="00BD60F6" w:rsidRPr="00253436" w:rsidRDefault="00BD60F6" w:rsidP="00BD60F6">
            <w:pPr>
              <w:spacing w:line="276" w:lineRule="auto"/>
              <w:ind w:firstLine="0"/>
              <w:jc w:val="left"/>
              <w:rPr>
                <w:rFonts w:ascii="Porto Sans Bold" w:hAnsi="Porto Sans Bold" w:cs="PortoSans-Bold"/>
                <w:bCs/>
                <w:caps/>
                <w:color w:val="000000"/>
                <w:sz w:val="16"/>
                <w:szCs w:val="16"/>
              </w:rPr>
            </w:pPr>
            <w:r w:rsidRPr="00253436">
              <w:rPr>
                <w:rFonts w:ascii="Porto Sans Bold" w:hAnsi="Porto Sans Bold" w:cs="PortoSans-Bold"/>
                <w:bCs/>
                <w:caps/>
                <w:color w:val="000000"/>
                <w:sz w:val="16"/>
                <w:szCs w:val="16"/>
              </w:rPr>
              <w:t>e design</w:t>
            </w:r>
          </w:p>
          <w:p w14:paraId="662141B0" w14:textId="77777777" w:rsidR="00BD60F6" w:rsidRPr="00BD60F6" w:rsidRDefault="00BD60F6" w:rsidP="00BD60F6">
            <w:pPr>
              <w:spacing w:line="276" w:lineRule="auto"/>
              <w:ind w:firstLine="0"/>
              <w:jc w:val="left"/>
              <w:rPr>
                <w:rFonts w:ascii="Porto Sans Bold" w:hAnsi="Porto Sans Bold" w:cstheme="minorBidi"/>
                <w:sz w:val="16"/>
                <w:szCs w:val="16"/>
              </w:rPr>
            </w:pPr>
            <w:r w:rsidRPr="00BD60F6">
              <w:rPr>
                <w:rFonts w:ascii="Porto Sans Light" w:hAnsi="Porto Sans Light" w:cstheme="minorBidi"/>
                <w:sz w:val="16"/>
                <w:szCs w:val="16"/>
              </w:rPr>
              <w:t>POLITÉCNICO</w:t>
            </w:r>
          </w:p>
          <w:p w14:paraId="24E1E551" w14:textId="77777777" w:rsidR="00BD60F6" w:rsidRPr="00BD60F6" w:rsidRDefault="00BD60F6" w:rsidP="00BD60F6">
            <w:pPr>
              <w:spacing w:line="276" w:lineRule="auto"/>
              <w:ind w:firstLine="0"/>
              <w:jc w:val="left"/>
              <w:rPr>
                <w:rFonts w:ascii="Porto Sans Light" w:hAnsi="Porto Sans Light" w:cstheme="minorBidi"/>
                <w:sz w:val="16"/>
                <w:szCs w:val="16"/>
              </w:rPr>
            </w:pPr>
            <w:r w:rsidRPr="00BD60F6">
              <w:rPr>
                <w:rFonts w:ascii="Porto Sans Light" w:hAnsi="Porto Sans Light" w:cstheme="minorBidi"/>
                <w:sz w:val="16"/>
                <w:szCs w:val="16"/>
              </w:rPr>
              <w:t>DO PORTO</w:t>
            </w:r>
          </w:p>
          <w:p w14:paraId="092708E1" w14:textId="77777777" w:rsidR="00BD60F6" w:rsidRPr="00253436" w:rsidRDefault="00BD60F6" w:rsidP="00BD60F6">
            <w:pPr>
              <w:spacing w:line="276" w:lineRule="auto"/>
              <w:ind w:firstLine="0"/>
              <w:jc w:val="left"/>
              <w:rPr>
                <w:rFonts w:asciiTheme="minorHAnsi" w:hAnsiTheme="minorHAnsi" w:cstheme="minorBidi"/>
                <w:noProof/>
                <w:sz w:val="22"/>
                <w:szCs w:val="22"/>
              </w:rPr>
            </w:pPr>
          </w:p>
        </w:tc>
        <w:tc>
          <w:tcPr>
            <w:tcW w:w="3152" w:type="dxa"/>
            <w:gridSpan w:val="2"/>
          </w:tcPr>
          <w:p w14:paraId="398C58E9" w14:textId="77777777" w:rsidR="00BD60F6" w:rsidRPr="0025343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noProof/>
                <w:sz w:val="22"/>
                <w:szCs w:val="22"/>
              </w:rPr>
            </w:pPr>
          </w:p>
        </w:tc>
      </w:tr>
      <w:tr w:rsidR="00BD60F6" w:rsidRPr="00BD60F6" w14:paraId="4DC1A37D" w14:textId="77777777" w:rsidTr="00E66BC8">
        <w:trPr>
          <w:gridAfter w:val="1"/>
          <w:wAfter w:w="30" w:type="dxa"/>
          <w:trHeight w:hRule="exact" w:val="170"/>
        </w:trPr>
        <w:tc>
          <w:tcPr>
            <w:tcW w:w="1701" w:type="dxa"/>
            <w:gridSpan w:val="3"/>
            <w:vMerge w:val="restart"/>
          </w:tcPr>
          <w:p w14:paraId="0461EDC0" w14:textId="77777777" w:rsidR="00BD60F6" w:rsidRPr="0025343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noProof/>
                <w:sz w:val="22"/>
                <w:szCs w:val="22"/>
              </w:rPr>
            </w:pPr>
          </w:p>
          <w:p w14:paraId="3BEAA316" w14:textId="77777777" w:rsidR="00BD60F6" w:rsidRPr="0025343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</w:rPr>
            </w:pPr>
          </w:p>
          <w:p w14:paraId="337F4FA5" w14:textId="77777777" w:rsidR="00BD60F6" w:rsidRPr="0025343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</w:rPr>
            </w:pPr>
          </w:p>
          <w:p w14:paraId="361F3FD0" w14:textId="77777777" w:rsidR="00BD60F6" w:rsidRPr="0025343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</w:rPr>
            </w:pPr>
          </w:p>
          <w:p w14:paraId="67DFE45A" w14:textId="77777777" w:rsidR="00BD60F6" w:rsidRPr="0025343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sz w:val="22"/>
                <w:szCs w:val="22"/>
              </w:rPr>
            </w:pPr>
          </w:p>
          <w:p w14:paraId="13485014" w14:textId="77777777" w:rsidR="00BD60F6" w:rsidRPr="00253436" w:rsidRDefault="00BD60F6" w:rsidP="00BD60F6">
            <w:pPr>
              <w:spacing w:after="200" w:line="276" w:lineRule="auto"/>
              <w:ind w:firstLine="0"/>
              <w:jc w:val="right"/>
              <w:rPr>
                <w:rFonts w:asciiTheme="minorHAnsi" w:hAnsiTheme="minorHAnsi" w:cstheme="minorBidi"/>
                <w:sz w:val="22"/>
                <w:szCs w:val="22"/>
              </w:rPr>
            </w:pPr>
          </w:p>
        </w:tc>
        <w:tc>
          <w:tcPr>
            <w:tcW w:w="1134" w:type="dxa"/>
            <w:vMerge w:val="restart"/>
            <w:tcMar>
              <w:left w:w="0" w:type="dxa"/>
              <w:right w:w="0" w:type="dxa"/>
            </w:tcMar>
          </w:tcPr>
          <w:p w14:paraId="5834BAA6" w14:textId="78EC4221" w:rsidR="00BD60F6" w:rsidRPr="00E66BC8" w:rsidRDefault="001277C7" w:rsidP="007F08D6">
            <w:pPr>
              <w:tabs>
                <w:tab w:val="left" w:pos="946"/>
              </w:tabs>
              <w:spacing w:line="276" w:lineRule="auto"/>
              <w:ind w:firstLine="0"/>
              <w:jc w:val="left"/>
              <w:rPr>
                <w:rFonts w:ascii="Porto Sans Bold" w:hAnsi="Porto Sans Bold" w:cstheme="minorBidi"/>
                <w:sz w:val="80"/>
                <w:szCs w:val="80"/>
              </w:rPr>
            </w:pPr>
            <w:r>
              <w:rPr>
                <w:rFonts w:ascii="Porto Sans Bold" w:hAnsi="Porto Sans Bold" w:cstheme="minorBidi"/>
                <w:sz w:val="80"/>
                <w:szCs w:val="80"/>
              </w:rPr>
              <w:t>L</w:t>
            </w:r>
          </w:p>
        </w:tc>
        <w:tc>
          <w:tcPr>
            <w:tcW w:w="567" w:type="dxa"/>
            <w:tcBorders>
              <w:bottom w:val="single" w:sz="12" w:space="0" w:color="auto"/>
            </w:tcBorders>
            <w:shd w:val="clear" w:color="auto" w:fill="auto"/>
          </w:tcPr>
          <w:p w14:paraId="79E952A9" w14:textId="77777777" w:rsidR="00BD60F6" w:rsidRPr="00E66BC8" w:rsidRDefault="00BD60F6" w:rsidP="007F08D6">
            <w:pPr>
              <w:spacing w:line="276" w:lineRule="auto"/>
              <w:ind w:firstLine="0"/>
              <w:jc w:val="left"/>
              <w:rPr>
                <w:rFonts w:asciiTheme="minorHAnsi" w:hAnsiTheme="minorHAnsi" w:cstheme="minorBidi"/>
                <w:noProof/>
                <w:sz w:val="22"/>
                <w:szCs w:val="22"/>
              </w:rPr>
            </w:pPr>
          </w:p>
        </w:tc>
        <w:tc>
          <w:tcPr>
            <w:tcW w:w="8509" w:type="dxa"/>
            <w:gridSpan w:val="2"/>
          </w:tcPr>
          <w:p w14:paraId="07150DDE" w14:textId="77777777" w:rsidR="00BD60F6" w:rsidRPr="00E66BC8" w:rsidRDefault="00BD60F6" w:rsidP="007F08D6">
            <w:pPr>
              <w:spacing w:line="276" w:lineRule="auto"/>
              <w:ind w:firstLine="0"/>
              <w:jc w:val="left"/>
              <w:rPr>
                <w:rFonts w:asciiTheme="minorHAnsi" w:hAnsiTheme="minorHAnsi" w:cstheme="minorBidi"/>
                <w:noProof/>
                <w:sz w:val="22"/>
                <w:szCs w:val="22"/>
              </w:rPr>
            </w:pPr>
          </w:p>
        </w:tc>
      </w:tr>
      <w:tr w:rsidR="00BD60F6" w:rsidRPr="00BD60F6" w14:paraId="2886B843" w14:textId="77777777" w:rsidTr="00E66BC8">
        <w:trPr>
          <w:gridAfter w:val="1"/>
          <w:wAfter w:w="33" w:type="dxa"/>
          <w:trHeight w:hRule="exact" w:val="1758"/>
        </w:trPr>
        <w:tc>
          <w:tcPr>
            <w:tcW w:w="1701" w:type="dxa"/>
            <w:gridSpan w:val="3"/>
            <w:vMerge/>
          </w:tcPr>
          <w:p w14:paraId="18A9C1D6" w14:textId="77777777" w:rsidR="00BD60F6" w:rsidRPr="00E66BC8" w:rsidRDefault="00BD60F6" w:rsidP="00BD60F6">
            <w:pPr>
              <w:spacing w:after="200" w:line="276" w:lineRule="auto"/>
              <w:ind w:firstLine="0"/>
              <w:jc w:val="left"/>
              <w:rPr>
                <w:rFonts w:ascii="Cambria" w:hAnsi="Cambria" w:cs="Times New Roman"/>
                <w:noProof/>
                <w:sz w:val="22"/>
                <w:szCs w:val="22"/>
              </w:rPr>
            </w:pPr>
          </w:p>
        </w:tc>
        <w:tc>
          <w:tcPr>
            <w:tcW w:w="1134" w:type="dxa"/>
            <w:vMerge/>
            <w:tcMar>
              <w:left w:w="0" w:type="dxa"/>
              <w:right w:w="0" w:type="dxa"/>
            </w:tcMar>
          </w:tcPr>
          <w:p w14:paraId="437DF6E6" w14:textId="77777777" w:rsidR="00BD60F6" w:rsidRPr="00BD60F6" w:rsidRDefault="00BD60F6" w:rsidP="007F08D6">
            <w:pPr>
              <w:tabs>
                <w:tab w:val="left" w:pos="946"/>
              </w:tabs>
              <w:spacing w:line="276" w:lineRule="auto"/>
              <w:ind w:firstLine="0"/>
              <w:jc w:val="left"/>
              <w:rPr>
                <w:rFonts w:ascii="Porto Sans Bold" w:hAnsi="Porto Sans Bold" w:cs="PortoSans-Regular"/>
                <w:sz w:val="80"/>
                <w:szCs w:val="80"/>
              </w:rPr>
            </w:pPr>
          </w:p>
        </w:tc>
        <w:tc>
          <w:tcPr>
            <w:tcW w:w="5954" w:type="dxa"/>
            <w:gridSpan w:val="2"/>
            <w:tcMar>
              <w:top w:w="113" w:type="dxa"/>
              <w:left w:w="0" w:type="dxa"/>
              <w:right w:w="0" w:type="dxa"/>
            </w:tcMar>
          </w:tcPr>
          <w:p w14:paraId="5275AC52" w14:textId="0E465E21" w:rsidR="00BD60F6" w:rsidRPr="00BD60F6" w:rsidRDefault="0020263B" w:rsidP="007F08D6">
            <w:pPr>
              <w:spacing w:line="312" w:lineRule="auto"/>
              <w:ind w:firstLine="0"/>
              <w:jc w:val="left"/>
              <w:rPr>
                <w:rFonts w:ascii="Porto Sans Bold" w:hAnsi="Porto Sans Bold" w:cstheme="minorBidi"/>
                <w:sz w:val="15"/>
                <w:szCs w:val="15"/>
              </w:rPr>
            </w:pPr>
            <w:r>
              <w:rPr>
                <w:rFonts w:ascii="Porto Sans Bold" w:hAnsi="Porto Sans Bold" w:cstheme="minorBidi"/>
                <w:sz w:val="15"/>
                <w:szCs w:val="15"/>
              </w:rPr>
              <w:t>LICENCIATURA</w:t>
            </w:r>
            <w:r w:rsidR="009E7511">
              <w:rPr>
                <w:rFonts w:ascii="Porto Sans Bold" w:hAnsi="Porto Sans Bold" w:cstheme="minorBidi"/>
                <w:sz w:val="15"/>
                <w:szCs w:val="15"/>
              </w:rPr>
              <w:t xml:space="preserve"> </w:t>
            </w:r>
          </w:p>
          <w:p w14:paraId="0760ACAB" w14:textId="36BE562F" w:rsidR="00BD60F6" w:rsidRPr="00E17671" w:rsidRDefault="00E17671" w:rsidP="009E7511">
            <w:pPr>
              <w:spacing w:line="312" w:lineRule="auto"/>
              <w:ind w:firstLine="0"/>
              <w:jc w:val="left"/>
              <w:rPr>
                <w:rFonts w:ascii="Porto Sans Light" w:hAnsi="Porto Sans Light" w:cstheme="minorBidi"/>
                <w:sz w:val="15"/>
                <w:szCs w:val="15"/>
              </w:rPr>
            </w:pPr>
            <w:r>
              <w:rPr>
                <w:rFonts w:ascii="Porto Sans Light" w:hAnsi="Porto Sans Light" w:cstheme="minorBidi"/>
                <w:sz w:val="15"/>
                <w:szCs w:val="15"/>
              </w:rPr>
              <w:t>Tecnologia e Sistemas de Informação para a Web</w:t>
            </w:r>
          </w:p>
        </w:tc>
        <w:tc>
          <w:tcPr>
            <w:tcW w:w="3119" w:type="dxa"/>
          </w:tcPr>
          <w:p w14:paraId="22CCDEA9" w14:textId="77777777" w:rsidR="00BD60F6" w:rsidRPr="00253436" w:rsidRDefault="00BD60F6" w:rsidP="00BD60F6">
            <w:pPr>
              <w:spacing w:after="200" w:line="276" w:lineRule="auto"/>
              <w:ind w:firstLine="0"/>
              <w:jc w:val="left"/>
              <w:rPr>
                <w:rFonts w:ascii="Cambria" w:hAnsi="Cambria" w:cs="Times New Roman"/>
                <w:noProof/>
                <w:sz w:val="22"/>
                <w:szCs w:val="22"/>
              </w:rPr>
            </w:pPr>
          </w:p>
        </w:tc>
      </w:tr>
      <w:tr w:rsidR="00BD60F6" w:rsidRPr="00BD60F6" w14:paraId="1E4915F1" w14:textId="77777777" w:rsidTr="00E66BC8">
        <w:trPr>
          <w:gridAfter w:val="1"/>
          <w:wAfter w:w="33" w:type="dxa"/>
          <w:trHeight w:hRule="exact" w:val="3402"/>
        </w:trPr>
        <w:tc>
          <w:tcPr>
            <w:tcW w:w="1701" w:type="dxa"/>
            <w:gridSpan w:val="3"/>
            <w:vMerge w:val="restart"/>
            <w:tcMar>
              <w:left w:w="0" w:type="dxa"/>
              <w:right w:w="0" w:type="dxa"/>
            </w:tcMar>
          </w:tcPr>
          <w:p w14:paraId="5357A506" w14:textId="77777777" w:rsidR="00BD60F6" w:rsidRPr="0025343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noProof/>
                <w:sz w:val="22"/>
                <w:szCs w:val="22"/>
              </w:rPr>
            </w:pPr>
          </w:p>
        </w:tc>
        <w:tc>
          <w:tcPr>
            <w:tcW w:w="7088" w:type="dxa"/>
            <w:gridSpan w:val="3"/>
            <w:vMerge w:val="restart"/>
            <w:tcMar>
              <w:left w:w="0" w:type="dxa"/>
              <w:right w:w="0" w:type="dxa"/>
            </w:tcMar>
          </w:tcPr>
          <w:p w14:paraId="6462CA58" w14:textId="0DD0F47E" w:rsidR="00BD60F6" w:rsidRPr="00BD60F6" w:rsidRDefault="003769BF" w:rsidP="000D3CDC">
            <w:pPr>
              <w:widowControl w:val="0"/>
              <w:suppressAutoHyphens/>
              <w:autoSpaceDE w:val="0"/>
              <w:autoSpaceDN w:val="0"/>
              <w:adjustRightInd w:val="0"/>
              <w:spacing w:line="288" w:lineRule="auto"/>
              <w:ind w:firstLine="0"/>
              <w:jc w:val="left"/>
              <w:textAlignment w:val="center"/>
              <w:rPr>
                <w:rFonts w:ascii="Porto Serif" w:hAnsi="Porto Serif" w:cs="PortoSerif-Regular"/>
                <w:sz w:val="48"/>
                <w:szCs w:val="48"/>
              </w:rPr>
            </w:pPr>
            <w:proofErr w:type="spellStart"/>
            <w:r>
              <w:rPr>
                <w:rFonts w:ascii="Porto Serif" w:hAnsi="Porto Serif" w:cs="PortoSerif-Regular"/>
                <w:color w:val="000000"/>
                <w:spacing w:val="-5"/>
                <w:sz w:val="48"/>
                <w:szCs w:val="48"/>
              </w:rPr>
              <w:t>Brainiacs</w:t>
            </w:r>
            <w:proofErr w:type="spellEnd"/>
          </w:p>
          <w:p w14:paraId="3CF972C7" w14:textId="18C21D67" w:rsidR="00BD60F6" w:rsidRDefault="00E17671" w:rsidP="000D3CDC">
            <w:pPr>
              <w:widowControl w:val="0"/>
              <w:suppressAutoHyphens/>
              <w:autoSpaceDE w:val="0"/>
              <w:autoSpaceDN w:val="0"/>
              <w:adjustRightInd w:val="0"/>
              <w:spacing w:line="312" w:lineRule="auto"/>
              <w:ind w:firstLine="0"/>
              <w:jc w:val="left"/>
              <w:textAlignment w:val="center"/>
              <w:rPr>
                <w:rFonts w:eastAsiaTheme="minorEastAsia" w:cs="PortoSerif-Light"/>
                <w:color w:val="000000"/>
                <w:sz w:val="36"/>
                <w:szCs w:val="36"/>
              </w:rPr>
            </w:pPr>
            <w:r>
              <w:rPr>
                <w:rFonts w:eastAsiaTheme="minorEastAsia" w:cs="PortoSerif-Light"/>
                <w:color w:val="000000"/>
                <w:sz w:val="36"/>
                <w:szCs w:val="36"/>
              </w:rPr>
              <w:t>Beatriz da Silva Costa</w:t>
            </w:r>
          </w:p>
          <w:p w14:paraId="5098EA22" w14:textId="17957DAB" w:rsidR="003769BF" w:rsidRDefault="003769BF" w:rsidP="000D3CDC">
            <w:pPr>
              <w:widowControl w:val="0"/>
              <w:suppressAutoHyphens/>
              <w:autoSpaceDE w:val="0"/>
              <w:autoSpaceDN w:val="0"/>
              <w:adjustRightInd w:val="0"/>
              <w:spacing w:line="312" w:lineRule="auto"/>
              <w:ind w:firstLine="0"/>
              <w:jc w:val="left"/>
              <w:textAlignment w:val="center"/>
              <w:rPr>
                <w:rFonts w:eastAsiaTheme="minorEastAsia" w:cs="PortoSerif-Light"/>
                <w:color w:val="000000"/>
                <w:sz w:val="36"/>
                <w:szCs w:val="36"/>
              </w:rPr>
            </w:pPr>
            <w:r>
              <w:rPr>
                <w:rFonts w:eastAsiaTheme="minorEastAsia" w:cs="PortoSerif-Light"/>
                <w:color w:val="000000"/>
                <w:sz w:val="36"/>
                <w:szCs w:val="36"/>
              </w:rPr>
              <w:t>Isabella</w:t>
            </w:r>
          </w:p>
          <w:p w14:paraId="1AE414CC" w14:textId="78447603" w:rsidR="00E17671" w:rsidRPr="00BD60F6" w:rsidRDefault="00E17671" w:rsidP="000D3CDC">
            <w:pPr>
              <w:widowControl w:val="0"/>
              <w:suppressAutoHyphens/>
              <w:autoSpaceDE w:val="0"/>
              <w:autoSpaceDN w:val="0"/>
              <w:adjustRightInd w:val="0"/>
              <w:spacing w:line="312" w:lineRule="auto"/>
              <w:ind w:firstLine="0"/>
              <w:jc w:val="left"/>
              <w:textAlignment w:val="center"/>
              <w:rPr>
                <w:rFonts w:eastAsiaTheme="minorEastAsia" w:cs="PortoSerif-Regular"/>
                <w:color w:val="000000"/>
                <w:sz w:val="48"/>
                <w:szCs w:val="48"/>
              </w:rPr>
            </w:pPr>
            <w:r>
              <w:rPr>
                <w:rFonts w:eastAsiaTheme="minorEastAsia" w:cs="PortoSerif-Light"/>
                <w:color w:val="000000"/>
                <w:sz w:val="36"/>
                <w:szCs w:val="36"/>
              </w:rPr>
              <w:t>Sérgio</w:t>
            </w:r>
            <w:r w:rsidR="00440343">
              <w:rPr>
                <w:rFonts w:eastAsiaTheme="minorEastAsia" w:cs="PortoSerif-Light"/>
                <w:color w:val="000000"/>
                <w:sz w:val="36"/>
                <w:szCs w:val="36"/>
              </w:rPr>
              <w:t xml:space="preserve"> Alexandre Moreira Alves</w:t>
            </w:r>
          </w:p>
          <w:p w14:paraId="48B509D8" w14:textId="77777777" w:rsidR="00BD60F6" w:rsidRPr="00BD60F6" w:rsidRDefault="00BD60F6" w:rsidP="00BD60F6">
            <w:pPr>
              <w:widowControl w:val="0"/>
              <w:suppressAutoHyphens/>
              <w:autoSpaceDE w:val="0"/>
              <w:autoSpaceDN w:val="0"/>
              <w:adjustRightInd w:val="0"/>
              <w:spacing w:line="720" w:lineRule="auto"/>
              <w:ind w:firstLine="0"/>
              <w:jc w:val="left"/>
              <w:textAlignment w:val="center"/>
              <w:rPr>
                <w:rFonts w:ascii="PortoSerif-Light" w:eastAsiaTheme="minorEastAsia" w:hAnsi="PortoSerif-Light" w:cs="PortoSerif-Light"/>
                <w:color w:val="000000"/>
                <w:sz w:val="36"/>
                <w:szCs w:val="36"/>
              </w:rPr>
            </w:pPr>
          </w:p>
          <w:p w14:paraId="64477D3B" w14:textId="3E20A8A6" w:rsidR="00BD60F6" w:rsidRPr="00BD60F6" w:rsidRDefault="003769BF" w:rsidP="00BD60F6">
            <w:pPr>
              <w:widowControl w:val="0"/>
              <w:autoSpaceDE w:val="0"/>
              <w:autoSpaceDN w:val="0"/>
              <w:adjustRightInd w:val="0"/>
              <w:spacing w:line="288" w:lineRule="auto"/>
              <w:ind w:left="17436" w:hanging="14459"/>
              <w:textAlignment w:val="center"/>
              <w:rPr>
                <w:rFonts w:ascii="PortoSans-Bold" w:eastAsiaTheme="minorEastAsia" w:hAnsi="PortoSans-Bold" w:cs="PortoSans-Bold"/>
                <w:b/>
                <w:bCs/>
                <w:caps/>
                <w:color w:val="000000"/>
              </w:rPr>
            </w:pPr>
            <w:r>
              <w:rPr>
                <w:rFonts w:ascii="Porto Sans Light" w:eastAsiaTheme="minorEastAsia" w:hAnsi="Porto Sans Light" w:cs="PortoSans-Light"/>
                <w:caps/>
                <w:color w:val="000000"/>
              </w:rPr>
              <w:t>03</w:t>
            </w:r>
            <w:r w:rsidR="00BD60F6" w:rsidRPr="00BD60F6">
              <w:rPr>
                <w:rFonts w:ascii="Porto Sans Light" w:eastAsiaTheme="minorEastAsia" w:hAnsi="Porto Sans Light" w:cs="PortoSans-Light"/>
                <w:caps/>
                <w:color w:val="000000"/>
              </w:rPr>
              <w:t>/</w:t>
            </w:r>
            <w:r>
              <w:rPr>
                <w:rFonts w:ascii="Porto Sans Bold" w:eastAsiaTheme="minorEastAsia" w:hAnsi="Porto Sans Bold" w:cs="PortoSans-Bold"/>
                <w:bCs/>
                <w:caps/>
                <w:color w:val="000000"/>
              </w:rPr>
              <w:t>2025</w:t>
            </w:r>
          </w:p>
          <w:p w14:paraId="259C3181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noProof/>
                <w:sz w:val="22"/>
                <w:szCs w:val="22"/>
                <w:lang w:val="en-US"/>
              </w:rPr>
            </w:pPr>
          </w:p>
        </w:tc>
        <w:tc>
          <w:tcPr>
            <w:tcW w:w="3119" w:type="dxa"/>
            <w:vMerge w:val="restart"/>
          </w:tcPr>
          <w:p w14:paraId="7423D902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noProof/>
                <w:sz w:val="22"/>
                <w:szCs w:val="22"/>
                <w:lang w:val="en-US"/>
              </w:rPr>
            </w:pPr>
          </w:p>
        </w:tc>
      </w:tr>
      <w:tr w:rsidR="00BD60F6" w:rsidRPr="00BD60F6" w14:paraId="2A3B38E9" w14:textId="77777777" w:rsidTr="00E66BC8">
        <w:trPr>
          <w:gridAfter w:val="1"/>
          <w:wAfter w:w="33" w:type="dxa"/>
          <w:trHeight w:val="1134"/>
        </w:trPr>
        <w:tc>
          <w:tcPr>
            <w:tcW w:w="1701" w:type="dxa"/>
            <w:gridSpan w:val="3"/>
            <w:vMerge/>
            <w:tcMar>
              <w:left w:w="0" w:type="dxa"/>
              <w:right w:w="0" w:type="dxa"/>
            </w:tcMar>
          </w:tcPr>
          <w:p w14:paraId="74DB8DE6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="Cambria" w:hAnsi="Cambria" w:cs="Times New Roman"/>
                <w:noProof/>
                <w:sz w:val="22"/>
                <w:szCs w:val="22"/>
                <w:lang w:val="en-US"/>
              </w:rPr>
            </w:pPr>
          </w:p>
        </w:tc>
        <w:tc>
          <w:tcPr>
            <w:tcW w:w="7088" w:type="dxa"/>
            <w:gridSpan w:val="3"/>
            <w:vMerge/>
            <w:tcMar>
              <w:left w:w="0" w:type="dxa"/>
              <w:right w:w="0" w:type="dxa"/>
            </w:tcMar>
          </w:tcPr>
          <w:p w14:paraId="25DF981C" w14:textId="77777777" w:rsidR="00BD60F6" w:rsidRPr="00BD60F6" w:rsidRDefault="00BD60F6" w:rsidP="00BD60F6">
            <w:pPr>
              <w:widowControl w:val="0"/>
              <w:suppressAutoHyphens/>
              <w:autoSpaceDE w:val="0"/>
              <w:autoSpaceDN w:val="0"/>
              <w:adjustRightInd w:val="0"/>
              <w:spacing w:after="200" w:line="312" w:lineRule="auto"/>
              <w:ind w:firstLine="0"/>
              <w:jc w:val="left"/>
              <w:textAlignment w:val="center"/>
              <w:rPr>
                <w:rFonts w:ascii="PortoSerif-Regular" w:hAnsi="PortoSerif-Regular" w:cs="PortoSerif-Regular"/>
                <w:color w:val="000000"/>
                <w:spacing w:val="-5"/>
                <w:sz w:val="48"/>
                <w:szCs w:val="48"/>
              </w:rPr>
            </w:pPr>
          </w:p>
        </w:tc>
        <w:tc>
          <w:tcPr>
            <w:tcW w:w="3119" w:type="dxa"/>
            <w:vMerge/>
          </w:tcPr>
          <w:p w14:paraId="0DDB1EDA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="Cambria" w:hAnsi="Cambria" w:cs="Times New Roman"/>
                <w:noProof/>
                <w:sz w:val="22"/>
                <w:szCs w:val="22"/>
                <w:lang w:val="en-US"/>
              </w:rPr>
            </w:pPr>
          </w:p>
        </w:tc>
      </w:tr>
      <w:tr w:rsidR="00BD60F6" w:rsidRPr="00BD60F6" w14:paraId="6E347E2F" w14:textId="77777777" w:rsidTr="00E66BC8">
        <w:trPr>
          <w:gridAfter w:val="1"/>
          <w:wAfter w:w="33" w:type="dxa"/>
          <w:trHeight w:val="497"/>
        </w:trPr>
        <w:tc>
          <w:tcPr>
            <w:tcW w:w="1701" w:type="dxa"/>
            <w:gridSpan w:val="3"/>
            <w:vMerge/>
            <w:tcMar>
              <w:left w:w="0" w:type="dxa"/>
              <w:right w:w="0" w:type="dxa"/>
            </w:tcMar>
          </w:tcPr>
          <w:p w14:paraId="3D030076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="Cambria" w:hAnsi="Cambria" w:cs="Times New Roman"/>
                <w:noProof/>
                <w:sz w:val="22"/>
                <w:szCs w:val="22"/>
                <w:lang w:val="en-US"/>
              </w:rPr>
            </w:pPr>
          </w:p>
        </w:tc>
        <w:tc>
          <w:tcPr>
            <w:tcW w:w="7088" w:type="dxa"/>
            <w:gridSpan w:val="3"/>
            <w:vMerge/>
            <w:tcMar>
              <w:left w:w="0" w:type="dxa"/>
              <w:right w:w="0" w:type="dxa"/>
            </w:tcMar>
          </w:tcPr>
          <w:p w14:paraId="37358316" w14:textId="77777777" w:rsidR="00BD60F6" w:rsidRPr="00BD60F6" w:rsidRDefault="00BD60F6" w:rsidP="00BD60F6">
            <w:pPr>
              <w:widowControl w:val="0"/>
              <w:suppressAutoHyphens/>
              <w:autoSpaceDE w:val="0"/>
              <w:autoSpaceDN w:val="0"/>
              <w:adjustRightInd w:val="0"/>
              <w:spacing w:after="200" w:line="312" w:lineRule="auto"/>
              <w:ind w:firstLine="0"/>
              <w:jc w:val="left"/>
              <w:textAlignment w:val="center"/>
              <w:rPr>
                <w:rFonts w:ascii="PortoSerif-Regular" w:hAnsi="PortoSerif-Regular" w:cs="PortoSerif-Regular"/>
                <w:color w:val="000000"/>
                <w:spacing w:val="-5"/>
                <w:sz w:val="48"/>
                <w:szCs w:val="48"/>
              </w:rPr>
            </w:pPr>
          </w:p>
        </w:tc>
        <w:tc>
          <w:tcPr>
            <w:tcW w:w="3119" w:type="dxa"/>
            <w:vMerge/>
          </w:tcPr>
          <w:p w14:paraId="1AF2C321" w14:textId="77777777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="Cambria" w:hAnsi="Cambria" w:cs="Times New Roman"/>
                <w:noProof/>
                <w:sz w:val="22"/>
                <w:szCs w:val="22"/>
                <w:lang w:val="en-US"/>
              </w:rPr>
            </w:pPr>
          </w:p>
        </w:tc>
      </w:tr>
      <w:tr w:rsidR="00BD60F6" w:rsidRPr="00BD60F6" w14:paraId="350AA4DE" w14:textId="77777777" w:rsidTr="00E66BC8">
        <w:trPr>
          <w:gridAfter w:val="1"/>
          <w:wAfter w:w="30" w:type="dxa"/>
          <w:trHeight w:val="3686"/>
        </w:trPr>
        <w:tc>
          <w:tcPr>
            <w:tcW w:w="11911" w:type="dxa"/>
            <w:gridSpan w:val="7"/>
            <w:tcMar>
              <w:left w:w="0" w:type="dxa"/>
              <w:right w:w="0" w:type="dxa"/>
            </w:tcMar>
            <w:vAlign w:val="bottom"/>
          </w:tcPr>
          <w:p w14:paraId="6ED9CFED" w14:textId="7E10D8DE" w:rsidR="00BD60F6" w:rsidRPr="00BD60F6" w:rsidRDefault="00BD60F6" w:rsidP="00BD60F6">
            <w:pPr>
              <w:spacing w:after="200" w:line="276" w:lineRule="auto"/>
              <w:ind w:firstLine="0"/>
              <w:jc w:val="left"/>
              <w:rPr>
                <w:rFonts w:asciiTheme="minorHAnsi" w:hAnsiTheme="minorHAnsi" w:cstheme="minorBidi"/>
                <w:noProof/>
                <w:sz w:val="22"/>
                <w:szCs w:val="22"/>
                <w:lang w:val="en-US"/>
              </w:rPr>
            </w:pPr>
          </w:p>
        </w:tc>
      </w:tr>
    </w:tbl>
    <w:p w14:paraId="38D5A9E6" w14:textId="675CBEDF" w:rsidR="00466279" w:rsidRDefault="003628B2" w:rsidP="00BD60F6">
      <w:pPr>
        <w:ind w:firstLine="0"/>
        <w:sectPr w:rsidR="00466279" w:rsidSect="00EE21EF">
          <w:footerReference w:type="default" r:id="rId9"/>
          <w:pgSz w:w="11906" w:h="16838"/>
          <w:pgMar w:top="0" w:right="0" w:bottom="0" w:left="567" w:header="709" w:footer="709" w:gutter="0"/>
          <w:cols w:space="708"/>
          <w:titlePg/>
          <w:docGrid w:linePitch="360"/>
        </w:sectPr>
      </w:pPr>
      <w:r w:rsidRPr="00BD60F6">
        <w:rPr>
          <w:rFonts w:asciiTheme="minorHAnsi" w:hAnsiTheme="minorHAnsi" w:cstheme="minorBidi"/>
          <w:noProof/>
          <w:sz w:val="22"/>
          <w:szCs w:val="22"/>
          <w:lang w:eastAsia="pt-PT"/>
        </w:rPr>
        <w:drawing>
          <wp:anchor distT="0" distB="0" distL="114300" distR="114300" simplePos="0" relativeHeight="251660288" behindDoc="1" locked="0" layoutInCell="1" allowOverlap="1" wp14:anchorId="31FF501E" wp14:editId="680EA81C">
            <wp:simplePos x="0" y="0"/>
            <wp:positionH relativeFrom="leftMargin">
              <wp:posOffset>-38413</wp:posOffset>
            </wp:positionH>
            <wp:positionV relativeFrom="line">
              <wp:posOffset>-2943225</wp:posOffset>
            </wp:positionV>
            <wp:extent cx="4502150" cy="2743200"/>
            <wp:effectExtent l="0" t="0" r="0" b="0"/>
            <wp:wrapNone/>
            <wp:docPr id="15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2150" cy="274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0CD6687" w14:textId="77777777" w:rsidR="00253436" w:rsidRPr="00253436" w:rsidRDefault="00253436" w:rsidP="00E17671">
      <w:pPr>
        <w:ind w:firstLine="0"/>
        <w:jc w:val="center"/>
      </w:pPr>
      <w:r w:rsidRPr="00253436">
        <w:lastRenderedPageBreak/>
        <w:t>Politécnico do Porto</w:t>
      </w:r>
    </w:p>
    <w:p w14:paraId="02E2F9C0" w14:textId="77777777" w:rsidR="00253436" w:rsidRPr="00253436" w:rsidRDefault="00253436" w:rsidP="00253436">
      <w:pPr>
        <w:ind w:firstLine="0"/>
        <w:jc w:val="center"/>
      </w:pPr>
      <w:r w:rsidRPr="00253436">
        <w:t>Escola Superior de Media Artes e Design</w:t>
      </w:r>
    </w:p>
    <w:p w14:paraId="5893FC46" w14:textId="77777777" w:rsidR="00253436" w:rsidRPr="00253436" w:rsidRDefault="00253436" w:rsidP="00253436">
      <w:pPr>
        <w:ind w:firstLine="0"/>
        <w:jc w:val="center"/>
      </w:pPr>
    </w:p>
    <w:p w14:paraId="4041F07F" w14:textId="77777777" w:rsidR="00253436" w:rsidRPr="00253436" w:rsidRDefault="00253436" w:rsidP="00253436">
      <w:pPr>
        <w:ind w:firstLine="0"/>
        <w:jc w:val="center"/>
      </w:pPr>
    </w:p>
    <w:p w14:paraId="3CB40FE1" w14:textId="77777777" w:rsidR="00253436" w:rsidRPr="00253436" w:rsidRDefault="00253436" w:rsidP="00253436">
      <w:pPr>
        <w:ind w:firstLine="0"/>
        <w:jc w:val="center"/>
      </w:pPr>
    </w:p>
    <w:p w14:paraId="62D1F91D" w14:textId="77777777" w:rsidR="00253436" w:rsidRPr="00253436" w:rsidRDefault="00253436" w:rsidP="00253436">
      <w:pPr>
        <w:ind w:firstLine="0"/>
        <w:jc w:val="center"/>
      </w:pPr>
    </w:p>
    <w:p w14:paraId="2C4EA73A" w14:textId="77777777" w:rsidR="00253436" w:rsidRPr="00253436" w:rsidRDefault="00253436" w:rsidP="00253436">
      <w:pPr>
        <w:ind w:firstLine="0"/>
        <w:jc w:val="center"/>
      </w:pPr>
    </w:p>
    <w:p w14:paraId="60721FCE" w14:textId="77777777" w:rsidR="00253436" w:rsidRPr="00253436" w:rsidRDefault="00253436" w:rsidP="00253436">
      <w:pPr>
        <w:ind w:firstLine="0"/>
        <w:jc w:val="center"/>
      </w:pPr>
    </w:p>
    <w:p w14:paraId="153B0378" w14:textId="77777777" w:rsidR="00253436" w:rsidRPr="00253436" w:rsidRDefault="00253436" w:rsidP="00253436">
      <w:pPr>
        <w:ind w:firstLine="0"/>
        <w:jc w:val="center"/>
      </w:pPr>
    </w:p>
    <w:p w14:paraId="086CD0F3" w14:textId="14A03F03" w:rsidR="00E17671" w:rsidRDefault="00E17671" w:rsidP="00253436">
      <w:pPr>
        <w:ind w:firstLine="0"/>
        <w:jc w:val="center"/>
        <w:rPr>
          <w:sz w:val="28"/>
          <w:szCs w:val="28"/>
        </w:rPr>
      </w:pPr>
      <w:r>
        <w:rPr>
          <w:sz w:val="28"/>
          <w:szCs w:val="28"/>
        </w:rPr>
        <w:t>Beatriz da Silva Costa | 40220458</w:t>
      </w:r>
    </w:p>
    <w:p w14:paraId="2D8D8051" w14:textId="345FC2E9" w:rsidR="00E17671" w:rsidRDefault="003769BF" w:rsidP="00253436">
      <w:pPr>
        <w:ind w:firstLine="0"/>
        <w:jc w:val="center"/>
        <w:rPr>
          <w:sz w:val="28"/>
          <w:szCs w:val="28"/>
        </w:rPr>
      </w:pPr>
      <w:proofErr w:type="gramStart"/>
      <w:r>
        <w:rPr>
          <w:sz w:val="28"/>
          <w:szCs w:val="28"/>
        </w:rPr>
        <w:t xml:space="preserve">Isabella </w:t>
      </w:r>
      <w:r w:rsidR="00E17671" w:rsidRPr="00E17671">
        <w:rPr>
          <w:sz w:val="28"/>
          <w:szCs w:val="28"/>
        </w:rPr>
        <w:t xml:space="preserve"> </w:t>
      </w:r>
      <w:r w:rsidR="00E17671">
        <w:rPr>
          <w:sz w:val="28"/>
          <w:szCs w:val="28"/>
        </w:rPr>
        <w:t>|</w:t>
      </w:r>
      <w:proofErr w:type="gramEnd"/>
      <w:r w:rsidR="00E17671">
        <w:rPr>
          <w:sz w:val="28"/>
          <w:szCs w:val="28"/>
        </w:rPr>
        <w:t xml:space="preserve"> </w:t>
      </w:r>
      <w:r w:rsidR="00440343" w:rsidRPr="00440343">
        <w:rPr>
          <w:sz w:val="28"/>
          <w:szCs w:val="28"/>
        </w:rPr>
        <w:t>40210081</w:t>
      </w:r>
    </w:p>
    <w:p w14:paraId="1400E013" w14:textId="05AD87D6" w:rsidR="00253436" w:rsidRPr="00253436" w:rsidRDefault="00E17671" w:rsidP="00253436">
      <w:pPr>
        <w:ind w:firstLine="0"/>
        <w:jc w:val="center"/>
        <w:rPr>
          <w:sz w:val="28"/>
          <w:szCs w:val="28"/>
        </w:rPr>
      </w:pPr>
      <w:r>
        <w:rPr>
          <w:sz w:val="28"/>
          <w:szCs w:val="28"/>
        </w:rPr>
        <w:t>Sérgio</w:t>
      </w:r>
      <w:r w:rsidR="00440343">
        <w:rPr>
          <w:sz w:val="28"/>
          <w:szCs w:val="28"/>
        </w:rPr>
        <w:t xml:space="preserve"> Alexandre Moreira</w:t>
      </w:r>
      <w:r>
        <w:rPr>
          <w:sz w:val="28"/>
          <w:szCs w:val="28"/>
        </w:rPr>
        <w:t xml:space="preserve"> Alves | 40220400 </w:t>
      </w:r>
    </w:p>
    <w:p w14:paraId="00A0E557" w14:textId="77777777" w:rsidR="00253436" w:rsidRPr="00253436" w:rsidRDefault="00253436" w:rsidP="00253436">
      <w:pPr>
        <w:ind w:firstLine="0"/>
        <w:jc w:val="center"/>
        <w:rPr>
          <w:sz w:val="28"/>
          <w:szCs w:val="28"/>
        </w:rPr>
      </w:pPr>
    </w:p>
    <w:p w14:paraId="378AE311" w14:textId="65457A77" w:rsidR="00253436" w:rsidRPr="00253436" w:rsidRDefault="003769BF" w:rsidP="00253436">
      <w:pPr>
        <w:ind w:firstLine="0"/>
        <w:jc w:val="center"/>
        <w:rPr>
          <w:b/>
          <w:sz w:val="28"/>
          <w:szCs w:val="28"/>
        </w:rPr>
      </w:pPr>
      <w:proofErr w:type="spellStart"/>
      <w:r>
        <w:rPr>
          <w:b/>
          <w:sz w:val="28"/>
          <w:szCs w:val="28"/>
        </w:rPr>
        <w:t>Brainiacs</w:t>
      </w:r>
      <w:proofErr w:type="spellEnd"/>
    </w:p>
    <w:p w14:paraId="6635E050" w14:textId="77777777" w:rsidR="00253436" w:rsidRPr="00253436" w:rsidRDefault="00253436" w:rsidP="00253436">
      <w:pPr>
        <w:ind w:firstLine="0"/>
        <w:jc w:val="center"/>
      </w:pPr>
    </w:p>
    <w:p w14:paraId="3BEB39E6" w14:textId="77777777" w:rsidR="00253436" w:rsidRPr="00253436" w:rsidRDefault="00253436" w:rsidP="00253436">
      <w:pPr>
        <w:ind w:firstLine="0"/>
        <w:jc w:val="center"/>
      </w:pPr>
    </w:p>
    <w:p w14:paraId="4A19086B" w14:textId="77777777" w:rsidR="00253436" w:rsidRPr="00253436" w:rsidRDefault="00253436" w:rsidP="00253436">
      <w:pPr>
        <w:ind w:firstLine="0"/>
        <w:jc w:val="center"/>
      </w:pPr>
    </w:p>
    <w:p w14:paraId="3D64BEDF" w14:textId="77777777" w:rsidR="00253436" w:rsidRPr="00253436" w:rsidRDefault="00253436" w:rsidP="00253436">
      <w:pPr>
        <w:ind w:firstLine="0"/>
        <w:jc w:val="center"/>
      </w:pPr>
    </w:p>
    <w:p w14:paraId="5CFB4E39" w14:textId="357825A3" w:rsidR="00253436" w:rsidRPr="00253436" w:rsidRDefault="00253436" w:rsidP="00253436">
      <w:pPr>
        <w:ind w:firstLine="0"/>
        <w:jc w:val="center"/>
        <w:rPr>
          <w:b/>
        </w:rPr>
      </w:pPr>
      <w:r w:rsidRPr="00253436">
        <w:rPr>
          <w:b/>
        </w:rPr>
        <w:t>Licenciatura em</w:t>
      </w:r>
      <w:r w:rsidR="00E17671">
        <w:rPr>
          <w:b/>
        </w:rPr>
        <w:t xml:space="preserve"> Tecnologias e Sistemas de Informação para a Web</w:t>
      </w:r>
    </w:p>
    <w:p w14:paraId="2FF4B90C" w14:textId="77777777" w:rsidR="00253436" w:rsidRPr="00253436" w:rsidRDefault="00253436" w:rsidP="00253436">
      <w:pPr>
        <w:ind w:firstLine="0"/>
        <w:jc w:val="center"/>
      </w:pPr>
    </w:p>
    <w:p w14:paraId="5A6BE11E" w14:textId="0516843B" w:rsidR="00253436" w:rsidRPr="00253436" w:rsidRDefault="003769BF" w:rsidP="00253436">
      <w:pPr>
        <w:ind w:firstLine="0"/>
        <w:jc w:val="center"/>
      </w:pPr>
      <w:r>
        <w:t>Projeto Interdisciplinar</w:t>
      </w:r>
    </w:p>
    <w:p w14:paraId="77A81AFB" w14:textId="77777777" w:rsidR="00253436" w:rsidRPr="00253436" w:rsidRDefault="00253436" w:rsidP="00253436">
      <w:pPr>
        <w:ind w:firstLine="0"/>
        <w:jc w:val="center"/>
      </w:pPr>
    </w:p>
    <w:p w14:paraId="071FFC48" w14:textId="3C6D1BAA" w:rsidR="00253436" w:rsidRPr="00253436" w:rsidRDefault="00253436" w:rsidP="00253436">
      <w:pPr>
        <w:ind w:firstLine="0"/>
        <w:jc w:val="center"/>
      </w:pPr>
      <w:r>
        <w:t>Docente</w:t>
      </w:r>
      <w:r w:rsidRPr="00253436">
        <w:t>: Prof.ª</w:t>
      </w:r>
      <w:r w:rsidR="00E17671">
        <w:t xml:space="preserve"> Oliveira</w:t>
      </w:r>
    </w:p>
    <w:p w14:paraId="711E1B9D" w14:textId="77777777" w:rsidR="00253436" w:rsidRPr="00253436" w:rsidRDefault="00253436" w:rsidP="00253436">
      <w:pPr>
        <w:ind w:firstLine="0"/>
        <w:jc w:val="center"/>
      </w:pPr>
    </w:p>
    <w:p w14:paraId="2B163E7D" w14:textId="77777777" w:rsidR="00253436" w:rsidRPr="00253436" w:rsidRDefault="00253436" w:rsidP="00253436">
      <w:pPr>
        <w:ind w:firstLine="0"/>
        <w:jc w:val="center"/>
      </w:pPr>
    </w:p>
    <w:p w14:paraId="0F67FCFB" w14:textId="77777777" w:rsidR="00253436" w:rsidRPr="00253436" w:rsidRDefault="00253436" w:rsidP="00253436">
      <w:pPr>
        <w:ind w:firstLine="0"/>
        <w:jc w:val="center"/>
      </w:pPr>
    </w:p>
    <w:p w14:paraId="18DE990E" w14:textId="77777777" w:rsidR="00253436" w:rsidRPr="00253436" w:rsidRDefault="00253436" w:rsidP="00E17671">
      <w:pPr>
        <w:ind w:firstLine="0"/>
      </w:pPr>
    </w:p>
    <w:p w14:paraId="2EA27319" w14:textId="77777777" w:rsidR="00253436" w:rsidRPr="00253436" w:rsidRDefault="00253436" w:rsidP="00253436">
      <w:pPr>
        <w:ind w:firstLine="0"/>
        <w:jc w:val="center"/>
      </w:pPr>
    </w:p>
    <w:p w14:paraId="4B21E578" w14:textId="77777777" w:rsidR="00FC30E3" w:rsidRPr="00D2675B" w:rsidRDefault="00FC30E3" w:rsidP="00CF3F99">
      <w:pPr>
        <w:ind w:firstLine="0"/>
        <w:jc w:val="center"/>
      </w:pPr>
    </w:p>
    <w:p w14:paraId="58BD9437" w14:textId="77777777" w:rsidR="00E17671" w:rsidRDefault="00E17671" w:rsidP="00CF3F99">
      <w:pPr>
        <w:ind w:firstLine="0"/>
        <w:jc w:val="center"/>
      </w:pPr>
    </w:p>
    <w:p w14:paraId="679CA1FE" w14:textId="6E30947E" w:rsidR="00FC30E3" w:rsidRPr="00D2675B" w:rsidRDefault="00BF39CB" w:rsidP="00CF3F99">
      <w:pPr>
        <w:ind w:firstLine="0"/>
        <w:jc w:val="center"/>
      </w:pPr>
      <w:r w:rsidRPr="00BF39CB">
        <w:t xml:space="preserve">Vila do Conde, </w:t>
      </w:r>
      <w:r w:rsidR="00E17671">
        <w:t xml:space="preserve">dezembro </w:t>
      </w:r>
      <w:r w:rsidRPr="00BF39CB">
        <w:t xml:space="preserve">de </w:t>
      </w:r>
      <w:r w:rsidR="00E17671">
        <w:t>2024</w:t>
      </w:r>
    </w:p>
    <w:p w14:paraId="05449F5A" w14:textId="34A1E922" w:rsidR="00E17671" w:rsidRPr="00D2675B" w:rsidRDefault="008D0FCC" w:rsidP="00E17671">
      <w:pPr>
        <w:pStyle w:val="Ttulo"/>
      </w:pPr>
      <w:r w:rsidRPr="00D2675B">
        <w:lastRenderedPageBreak/>
        <w:t>SUMÁRIO</w:t>
      </w:r>
    </w:p>
    <w:p w14:paraId="3CA9FB0A" w14:textId="0C31DD22" w:rsidR="003769BF" w:rsidRDefault="009B718E">
      <w:pPr>
        <w:pStyle w:val="ndice1"/>
        <w:tabs>
          <w:tab w:val="right" w:leader="dot" w:pos="9061"/>
        </w:tabs>
        <w:rPr>
          <w:rFonts w:asciiTheme="minorHAnsi" w:eastAsiaTheme="minorEastAsia" w:hAnsiTheme="minorHAnsi" w:cstheme="minorBidi"/>
          <w:caps w:val="0"/>
          <w:noProof/>
          <w:kern w:val="2"/>
          <w:lang w:eastAsia="pt-PT"/>
          <w14:ligatures w14:val="standardContextual"/>
        </w:rPr>
      </w:pPr>
      <w:r>
        <w:fldChar w:fldCharType="begin"/>
      </w:r>
      <w:r>
        <w:instrText xml:space="preserve"> TOC \o "1-5" \h \z \u </w:instrText>
      </w:r>
      <w:r>
        <w:fldChar w:fldCharType="separate"/>
      </w:r>
      <w:hyperlink w:anchor="_Toc193377968" w:history="1">
        <w:r w:rsidR="003769BF" w:rsidRPr="00C04959">
          <w:rPr>
            <w:rStyle w:val="Hiperligao"/>
            <w:noProof/>
          </w:rPr>
          <w:t>Introdução</w:t>
        </w:r>
        <w:r w:rsidR="003769BF">
          <w:rPr>
            <w:noProof/>
            <w:webHidden/>
          </w:rPr>
          <w:tab/>
        </w:r>
        <w:r w:rsidR="003769BF">
          <w:rPr>
            <w:noProof/>
            <w:webHidden/>
          </w:rPr>
          <w:fldChar w:fldCharType="begin"/>
        </w:r>
        <w:r w:rsidR="003769BF">
          <w:rPr>
            <w:noProof/>
            <w:webHidden/>
          </w:rPr>
          <w:instrText xml:space="preserve"> PAGEREF _Toc193377968 \h </w:instrText>
        </w:r>
        <w:r w:rsidR="003769BF">
          <w:rPr>
            <w:noProof/>
            <w:webHidden/>
          </w:rPr>
        </w:r>
        <w:r w:rsidR="003769BF">
          <w:rPr>
            <w:noProof/>
            <w:webHidden/>
          </w:rPr>
          <w:fldChar w:fldCharType="separate"/>
        </w:r>
        <w:r w:rsidR="003769BF">
          <w:rPr>
            <w:noProof/>
            <w:webHidden/>
          </w:rPr>
          <w:t>5</w:t>
        </w:r>
        <w:r w:rsidR="003769BF">
          <w:rPr>
            <w:noProof/>
            <w:webHidden/>
          </w:rPr>
          <w:fldChar w:fldCharType="end"/>
        </w:r>
      </w:hyperlink>
    </w:p>
    <w:p w14:paraId="6010877F" w14:textId="12C48ACD" w:rsidR="003769BF" w:rsidRDefault="003769BF">
      <w:pPr>
        <w:pStyle w:val="ndice1"/>
        <w:tabs>
          <w:tab w:val="right" w:leader="dot" w:pos="9061"/>
        </w:tabs>
        <w:rPr>
          <w:rFonts w:asciiTheme="minorHAnsi" w:eastAsiaTheme="minorEastAsia" w:hAnsiTheme="minorHAnsi" w:cstheme="minorBidi"/>
          <w:caps w:val="0"/>
          <w:noProof/>
          <w:kern w:val="2"/>
          <w:lang w:eastAsia="pt-PT"/>
          <w14:ligatures w14:val="standardContextual"/>
        </w:rPr>
      </w:pPr>
      <w:hyperlink w:anchor="_Toc193377969" w:history="1">
        <w:r w:rsidRPr="00C04959">
          <w:rPr>
            <w:rStyle w:val="Hiperligao"/>
            <w:noProof/>
            <w:spacing w:val="-20"/>
          </w:rPr>
          <w:t>1</w:t>
        </w:r>
        <w:r>
          <w:rPr>
            <w:rFonts w:asciiTheme="minorHAnsi" w:eastAsiaTheme="minorEastAsia" w:hAnsiTheme="minorHAnsi" w:cstheme="minorBidi"/>
            <w:caps w:val="0"/>
            <w:noProof/>
            <w:kern w:val="2"/>
            <w:lang w:eastAsia="pt-PT"/>
            <w14:ligatures w14:val="standardContextual"/>
          </w:rPr>
          <w:tab/>
        </w:r>
        <w:r w:rsidRPr="00C04959">
          <w:rPr>
            <w:rStyle w:val="Hiperligao"/>
            <w:noProof/>
          </w:rPr>
          <w:t>Sistema propost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33779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752AFD4F" w14:textId="54179766" w:rsidR="003769BF" w:rsidRDefault="003769BF">
      <w:pPr>
        <w:pStyle w:val="ndice2"/>
        <w:tabs>
          <w:tab w:val="left" w:pos="1021"/>
          <w:tab w:val="right" w:leader="dot" w:pos="9061"/>
        </w:tabs>
        <w:rPr>
          <w:rFonts w:asciiTheme="minorHAnsi" w:eastAsiaTheme="minorEastAsia" w:hAnsiTheme="minorHAnsi" w:cstheme="minorBidi"/>
          <w:noProof/>
          <w:kern w:val="2"/>
          <w:lang w:eastAsia="pt-PT"/>
          <w14:ligatures w14:val="standardContextual"/>
        </w:rPr>
      </w:pPr>
      <w:hyperlink w:anchor="_Toc193377970" w:history="1">
        <w:r w:rsidRPr="00C04959">
          <w:rPr>
            <w:rStyle w:val="Hiperligao"/>
            <w:noProof/>
          </w:rPr>
          <w:t>1.1</w:t>
        </w:r>
        <w:r>
          <w:rPr>
            <w:rFonts w:asciiTheme="minorHAnsi" w:eastAsiaTheme="minorEastAsia" w:hAnsiTheme="minorHAnsi" w:cstheme="minorBidi"/>
            <w:noProof/>
            <w:kern w:val="2"/>
            <w:lang w:eastAsia="pt-PT"/>
            <w14:ligatures w14:val="standardContextual"/>
          </w:rPr>
          <w:tab/>
        </w:r>
        <w:r w:rsidRPr="00C04959">
          <w:rPr>
            <w:rStyle w:val="Hiperligao"/>
            <w:noProof/>
          </w:rPr>
          <w:t>Objetiv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33779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0D44A84D" w14:textId="05C3904D" w:rsidR="003769BF" w:rsidRDefault="003769BF">
      <w:pPr>
        <w:pStyle w:val="ndice1"/>
        <w:tabs>
          <w:tab w:val="right" w:leader="dot" w:pos="9061"/>
        </w:tabs>
        <w:rPr>
          <w:rFonts w:asciiTheme="minorHAnsi" w:eastAsiaTheme="minorEastAsia" w:hAnsiTheme="minorHAnsi" w:cstheme="minorBidi"/>
          <w:caps w:val="0"/>
          <w:noProof/>
          <w:kern w:val="2"/>
          <w:lang w:eastAsia="pt-PT"/>
          <w14:ligatures w14:val="standardContextual"/>
        </w:rPr>
      </w:pPr>
      <w:hyperlink w:anchor="_Toc193377971" w:history="1">
        <w:r w:rsidRPr="00C04959">
          <w:rPr>
            <w:rStyle w:val="Hiperligao"/>
            <w:noProof/>
            <w:spacing w:val="-20"/>
          </w:rPr>
          <w:t>2</w:t>
        </w:r>
        <w:r>
          <w:rPr>
            <w:rFonts w:asciiTheme="minorHAnsi" w:eastAsiaTheme="minorEastAsia" w:hAnsiTheme="minorHAnsi" w:cstheme="minorBidi"/>
            <w:caps w:val="0"/>
            <w:noProof/>
            <w:kern w:val="2"/>
            <w:lang w:eastAsia="pt-PT"/>
            <w14:ligatures w14:val="standardContextual"/>
          </w:rPr>
          <w:tab/>
        </w:r>
        <w:r w:rsidRPr="00C04959">
          <w:rPr>
            <w:rStyle w:val="Hiperligao"/>
            <w:noProof/>
          </w:rPr>
          <w:t>Requisit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33779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1DF95B54" w14:textId="6D852E3D" w:rsidR="003769BF" w:rsidRDefault="003769BF">
      <w:pPr>
        <w:pStyle w:val="ndice2"/>
        <w:tabs>
          <w:tab w:val="left" w:pos="1021"/>
          <w:tab w:val="right" w:leader="dot" w:pos="9061"/>
        </w:tabs>
        <w:rPr>
          <w:rFonts w:asciiTheme="minorHAnsi" w:eastAsiaTheme="minorEastAsia" w:hAnsiTheme="minorHAnsi" w:cstheme="minorBidi"/>
          <w:noProof/>
          <w:kern w:val="2"/>
          <w:lang w:eastAsia="pt-PT"/>
          <w14:ligatures w14:val="standardContextual"/>
        </w:rPr>
      </w:pPr>
      <w:hyperlink w:anchor="_Toc193377972" w:history="1">
        <w:r w:rsidRPr="00C04959">
          <w:rPr>
            <w:rStyle w:val="Hiperligao"/>
            <w:noProof/>
          </w:rPr>
          <w:t>2.1</w:t>
        </w:r>
        <w:r>
          <w:rPr>
            <w:rFonts w:asciiTheme="minorHAnsi" w:eastAsiaTheme="minorEastAsia" w:hAnsiTheme="minorHAnsi" w:cstheme="minorBidi"/>
            <w:noProof/>
            <w:kern w:val="2"/>
            <w:lang w:eastAsia="pt-PT"/>
            <w14:ligatures w14:val="standardContextual"/>
          </w:rPr>
          <w:tab/>
        </w:r>
        <w:r w:rsidRPr="00C04959">
          <w:rPr>
            <w:rStyle w:val="Hiperligao"/>
            <w:noProof/>
          </w:rPr>
          <w:t>Requisitos Funciona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33779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023178B1" w14:textId="030B8B1C" w:rsidR="003769BF" w:rsidRDefault="003769BF">
      <w:pPr>
        <w:pStyle w:val="ndice2"/>
        <w:tabs>
          <w:tab w:val="left" w:pos="1021"/>
          <w:tab w:val="right" w:leader="dot" w:pos="9061"/>
        </w:tabs>
        <w:rPr>
          <w:rFonts w:asciiTheme="minorHAnsi" w:eastAsiaTheme="minorEastAsia" w:hAnsiTheme="minorHAnsi" w:cstheme="minorBidi"/>
          <w:noProof/>
          <w:kern w:val="2"/>
          <w:lang w:eastAsia="pt-PT"/>
          <w14:ligatures w14:val="standardContextual"/>
        </w:rPr>
      </w:pPr>
      <w:hyperlink w:anchor="_Toc193377973" w:history="1">
        <w:r w:rsidRPr="00C04959">
          <w:rPr>
            <w:rStyle w:val="Hiperligao"/>
            <w:noProof/>
          </w:rPr>
          <w:t>2.2</w:t>
        </w:r>
        <w:r>
          <w:rPr>
            <w:rFonts w:asciiTheme="minorHAnsi" w:eastAsiaTheme="minorEastAsia" w:hAnsiTheme="minorHAnsi" w:cstheme="minorBidi"/>
            <w:noProof/>
            <w:kern w:val="2"/>
            <w:lang w:eastAsia="pt-PT"/>
            <w14:ligatures w14:val="standardContextual"/>
          </w:rPr>
          <w:tab/>
        </w:r>
        <w:r w:rsidRPr="00C04959">
          <w:rPr>
            <w:rStyle w:val="Hiperligao"/>
            <w:noProof/>
          </w:rPr>
          <w:t>Requisitos Não Funciona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33779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3EEFC33E" w14:textId="749D2EF9" w:rsidR="003769BF" w:rsidRDefault="003769BF">
      <w:pPr>
        <w:pStyle w:val="ndice1"/>
        <w:tabs>
          <w:tab w:val="right" w:leader="dot" w:pos="9061"/>
        </w:tabs>
        <w:rPr>
          <w:rFonts w:asciiTheme="minorHAnsi" w:eastAsiaTheme="minorEastAsia" w:hAnsiTheme="minorHAnsi" w:cstheme="minorBidi"/>
          <w:caps w:val="0"/>
          <w:noProof/>
          <w:kern w:val="2"/>
          <w:lang w:eastAsia="pt-PT"/>
          <w14:ligatures w14:val="standardContextual"/>
        </w:rPr>
      </w:pPr>
      <w:hyperlink w:anchor="_Toc193377974" w:history="1">
        <w:r w:rsidRPr="00C04959">
          <w:rPr>
            <w:rStyle w:val="Hiperligao"/>
            <w:noProof/>
          </w:rPr>
          <w:t>CONCLUS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33779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0F21EA0F" w14:textId="5226AC03" w:rsidR="003769BF" w:rsidRDefault="003769BF">
      <w:pPr>
        <w:pStyle w:val="ndice1"/>
        <w:tabs>
          <w:tab w:val="right" w:leader="dot" w:pos="9061"/>
        </w:tabs>
        <w:rPr>
          <w:rFonts w:asciiTheme="minorHAnsi" w:eastAsiaTheme="minorEastAsia" w:hAnsiTheme="minorHAnsi" w:cstheme="minorBidi"/>
          <w:caps w:val="0"/>
          <w:noProof/>
          <w:kern w:val="2"/>
          <w:lang w:eastAsia="pt-PT"/>
          <w14:ligatures w14:val="standardContextual"/>
        </w:rPr>
      </w:pPr>
      <w:hyperlink w:anchor="_Toc193377975" w:history="1">
        <w:r w:rsidRPr="00C04959">
          <w:rPr>
            <w:rStyle w:val="Hiperligao"/>
            <w:noProof/>
          </w:rPr>
          <w:t>REFERÊNCIAS BIBLIOGRÁFIC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33779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231D0556" w14:textId="6FA215F8" w:rsidR="003769BF" w:rsidRDefault="003769BF">
      <w:pPr>
        <w:pStyle w:val="ndice1"/>
        <w:tabs>
          <w:tab w:val="right" w:leader="dot" w:pos="9061"/>
        </w:tabs>
        <w:rPr>
          <w:rFonts w:asciiTheme="minorHAnsi" w:eastAsiaTheme="minorEastAsia" w:hAnsiTheme="minorHAnsi" w:cstheme="minorBidi"/>
          <w:caps w:val="0"/>
          <w:noProof/>
          <w:kern w:val="2"/>
          <w:lang w:eastAsia="pt-PT"/>
          <w14:ligatures w14:val="standardContextual"/>
        </w:rPr>
      </w:pPr>
      <w:hyperlink w:anchor="_Toc193377976" w:history="1">
        <w:r w:rsidRPr="00C04959">
          <w:rPr>
            <w:rStyle w:val="Hiperligao"/>
            <w:noProof/>
          </w:rPr>
          <w:t>ANEX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33779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2B627D73" w14:textId="07F1E352" w:rsidR="003769BF" w:rsidRDefault="003769BF">
      <w:pPr>
        <w:pStyle w:val="ndice2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kern w:val="2"/>
          <w:lang w:eastAsia="pt-PT"/>
          <w14:ligatures w14:val="standardContextual"/>
        </w:rPr>
      </w:pPr>
      <w:hyperlink w:anchor="_Toc193377977" w:history="1">
        <w:r w:rsidRPr="00C04959">
          <w:rPr>
            <w:rStyle w:val="Hiperligao"/>
            <w:noProof/>
          </w:rPr>
          <w:t>Anexo</w:t>
        </w:r>
        <w:r w:rsidRPr="00C04959">
          <w:rPr>
            <w:rStyle w:val="Hiperligao"/>
            <w:rFonts w:ascii="Calibri" w:hAnsi="Calibri" w:cs="Calibri"/>
            <w:noProof/>
          </w:rPr>
          <w:t> </w:t>
        </w:r>
        <w:r w:rsidRPr="00C04959">
          <w:rPr>
            <w:rStyle w:val="Hiperligao"/>
            <w:noProof/>
          </w:rPr>
          <w:t>A</w:t>
        </w:r>
        <w:r w:rsidRPr="00C04959">
          <w:rPr>
            <w:rStyle w:val="Hiperligao"/>
            <w:rFonts w:ascii="Calibri" w:hAnsi="Calibri" w:cs="Calibri"/>
            <w:noProof/>
          </w:rPr>
          <w:t> </w:t>
        </w:r>
        <w:r w:rsidRPr="00C04959">
          <w:rPr>
            <w:rStyle w:val="Hiperligao"/>
            <w:noProof/>
          </w:rPr>
          <w:t>–</w:t>
        </w:r>
        <w:r w:rsidRPr="00C04959">
          <w:rPr>
            <w:rStyle w:val="Hiperligao"/>
            <w:rFonts w:ascii="Calibri" w:hAnsi="Calibri" w:cs="Calibri"/>
            <w:noProof/>
          </w:rPr>
          <w:t> </w:t>
        </w:r>
        <w:r w:rsidRPr="00C04959">
          <w:rPr>
            <w:rStyle w:val="Hiperligao"/>
            <w:noProof/>
          </w:rPr>
          <w:t>[Designação</w:t>
        </w:r>
        <w:r w:rsidRPr="00C04959">
          <w:rPr>
            <w:rStyle w:val="Hiperligao"/>
            <w:rFonts w:ascii="Calibri" w:hAnsi="Calibri" w:cs="Calibri"/>
            <w:noProof/>
          </w:rPr>
          <w:t> </w:t>
        </w:r>
        <w:r w:rsidRPr="00C04959">
          <w:rPr>
            <w:rStyle w:val="Hiperligao"/>
            <w:noProof/>
          </w:rPr>
          <w:t>do</w:t>
        </w:r>
        <w:r w:rsidRPr="00C04959">
          <w:rPr>
            <w:rStyle w:val="Hiperligao"/>
            <w:rFonts w:ascii="Calibri" w:hAnsi="Calibri" w:cs="Calibri"/>
            <w:noProof/>
          </w:rPr>
          <w:t> </w:t>
        </w:r>
        <w:r w:rsidRPr="00C04959">
          <w:rPr>
            <w:rStyle w:val="Hiperligao"/>
            <w:noProof/>
          </w:rPr>
          <w:t>Anexo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33779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7EBB2E16" w14:textId="7C736A02" w:rsidR="008D0FCC" w:rsidRPr="00D2675B" w:rsidRDefault="009B718E" w:rsidP="00AF22AE">
      <w:pPr>
        <w:ind w:firstLine="0"/>
      </w:pPr>
      <w:r>
        <w:fldChar w:fldCharType="end"/>
      </w:r>
    </w:p>
    <w:p w14:paraId="6DE409D6" w14:textId="77777777" w:rsidR="008D0FCC" w:rsidRPr="00D2675B" w:rsidRDefault="008D0FCC" w:rsidP="00AF22AE">
      <w:pPr>
        <w:ind w:firstLine="0"/>
      </w:pPr>
    </w:p>
    <w:p w14:paraId="605A3CB8" w14:textId="77777777" w:rsidR="008D0FCC" w:rsidRPr="00D2675B" w:rsidRDefault="008D0FCC" w:rsidP="00AF22AE">
      <w:pPr>
        <w:ind w:firstLine="0"/>
      </w:pPr>
    </w:p>
    <w:p w14:paraId="0AFD1F2B" w14:textId="6AF70763" w:rsidR="00A05C70" w:rsidRDefault="00A05C70">
      <w:pPr>
        <w:spacing w:after="200" w:line="276" w:lineRule="auto"/>
        <w:ind w:firstLine="0"/>
        <w:jc w:val="left"/>
      </w:pPr>
    </w:p>
    <w:p w14:paraId="3042CD57" w14:textId="6A8010E0" w:rsidR="00DD042D" w:rsidRPr="00E17671" w:rsidRDefault="00073081" w:rsidP="00D21BB2">
      <w:pPr>
        <w:ind w:firstLine="0"/>
        <w:rPr>
          <w:b/>
        </w:rPr>
      </w:pPr>
      <w:bookmarkStart w:id="0" w:name="_Toc161826895"/>
      <w:bookmarkStart w:id="1" w:name="_Toc161828581"/>
      <w:r w:rsidRPr="00BC0BE8">
        <w:rPr>
          <w:b/>
        </w:rPr>
        <w:t>Lista de</w:t>
      </w:r>
      <w:r w:rsidR="004C2D0A" w:rsidRPr="00BC0BE8">
        <w:rPr>
          <w:b/>
        </w:rPr>
        <w:t xml:space="preserve"> </w:t>
      </w:r>
      <w:r w:rsidR="00DD042D" w:rsidRPr="00BC0BE8">
        <w:rPr>
          <w:b/>
        </w:rPr>
        <w:t>ilustrações</w:t>
      </w:r>
      <w:r w:rsidR="00E17671">
        <w:rPr>
          <w:b/>
        </w:rPr>
        <w:t xml:space="preserve"> </w:t>
      </w:r>
      <w:bookmarkEnd w:id="0"/>
      <w:bookmarkEnd w:id="1"/>
    </w:p>
    <w:p w14:paraId="595F3738" w14:textId="6539F3E2" w:rsidR="00DD042D" w:rsidRDefault="00083C9C" w:rsidP="00D21BB2">
      <w:pPr>
        <w:ind w:firstLine="0"/>
      </w:pPr>
      <w:fldSimple w:instr=" TOC \h \z \c &quot;Figura&quot; ">
        <w:r w:rsidR="003769BF">
          <w:rPr>
            <w:b/>
            <w:bCs/>
            <w:noProof/>
          </w:rPr>
          <w:t>Não foi encontrada nenhuma entrada do índice de ilustrações.</w:t>
        </w:r>
      </w:fldSimple>
    </w:p>
    <w:p w14:paraId="67E18BC0" w14:textId="52BB3930" w:rsidR="007A0869" w:rsidRDefault="007A0869" w:rsidP="00D21BB2">
      <w:pPr>
        <w:ind w:firstLine="0"/>
      </w:pPr>
    </w:p>
    <w:p w14:paraId="738DCA9D" w14:textId="21A2E39F" w:rsidR="007A0869" w:rsidRDefault="007A0869" w:rsidP="00D21BB2">
      <w:pPr>
        <w:ind w:firstLine="0"/>
      </w:pPr>
    </w:p>
    <w:p w14:paraId="01030489" w14:textId="6BD1B0F7" w:rsidR="007A0869" w:rsidRDefault="007A0869" w:rsidP="00D21BB2">
      <w:pPr>
        <w:ind w:firstLine="0"/>
      </w:pPr>
    </w:p>
    <w:p w14:paraId="667EF295" w14:textId="2F2D3770" w:rsidR="007A0869" w:rsidRDefault="007A0869" w:rsidP="00D21BB2">
      <w:pPr>
        <w:ind w:firstLine="0"/>
      </w:pPr>
    </w:p>
    <w:p w14:paraId="74B4A072" w14:textId="507C30AC" w:rsidR="007A0869" w:rsidRDefault="007A0869" w:rsidP="00D21BB2">
      <w:pPr>
        <w:ind w:firstLine="0"/>
      </w:pPr>
    </w:p>
    <w:p w14:paraId="476408AE" w14:textId="63ADDF03" w:rsidR="007A0869" w:rsidRDefault="007A0869" w:rsidP="00D21BB2">
      <w:pPr>
        <w:ind w:firstLine="0"/>
      </w:pPr>
    </w:p>
    <w:p w14:paraId="20517432" w14:textId="4AFBCA05" w:rsidR="007A0869" w:rsidRDefault="007A0869" w:rsidP="00D21BB2">
      <w:pPr>
        <w:ind w:firstLine="0"/>
      </w:pPr>
    </w:p>
    <w:p w14:paraId="38820E9D" w14:textId="70776CFB" w:rsidR="007A0869" w:rsidRDefault="007A0869" w:rsidP="00D21BB2">
      <w:pPr>
        <w:ind w:firstLine="0"/>
      </w:pPr>
    </w:p>
    <w:p w14:paraId="309CD21E" w14:textId="0B35A956" w:rsidR="007A0869" w:rsidRDefault="007A0869" w:rsidP="00D21BB2">
      <w:pPr>
        <w:ind w:firstLine="0"/>
      </w:pPr>
    </w:p>
    <w:p w14:paraId="24ADF2F4" w14:textId="404E42A6" w:rsidR="007A0869" w:rsidRDefault="007A0869" w:rsidP="00D21BB2">
      <w:pPr>
        <w:ind w:firstLine="0"/>
      </w:pPr>
    </w:p>
    <w:p w14:paraId="155FA323" w14:textId="11023E79" w:rsidR="007A0869" w:rsidRDefault="007A0869" w:rsidP="00D21BB2">
      <w:pPr>
        <w:ind w:firstLine="0"/>
      </w:pPr>
    </w:p>
    <w:p w14:paraId="1E2369BF" w14:textId="4F9C8A4B" w:rsidR="007A0869" w:rsidRDefault="007A0869" w:rsidP="00D21BB2">
      <w:pPr>
        <w:ind w:firstLine="0"/>
      </w:pPr>
    </w:p>
    <w:p w14:paraId="43724B25" w14:textId="12B99380" w:rsidR="007A0869" w:rsidRDefault="007A0869" w:rsidP="00D21BB2">
      <w:pPr>
        <w:ind w:firstLine="0"/>
      </w:pPr>
    </w:p>
    <w:p w14:paraId="745C4CCB" w14:textId="5B65FD2A" w:rsidR="007A0869" w:rsidRDefault="007A0869" w:rsidP="00D21BB2">
      <w:pPr>
        <w:ind w:firstLine="0"/>
      </w:pPr>
    </w:p>
    <w:p w14:paraId="72AE1955" w14:textId="1C0ED35C" w:rsidR="007A0869" w:rsidRDefault="007A0869" w:rsidP="00D21BB2">
      <w:pPr>
        <w:ind w:firstLine="0"/>
      </w:pPr>
    </w:p>
    <w:p w14:paraId="7FCF1F19" w14:textId="0283B1B0" w:rsidR="007A0869" w:rsidRDefault="007A0869" w:rsidP="00D21BB2">
      <w:pPr>
        <w:ind w:firstLine="0"/>
      </w:pPr>
    </w:p>
    <w:p w14:paraId="11445BC5" w14:textId="1F8118C3" w:rsidR="007A0869" w:rsidRDefault="007A0869" w:rsidP="00D21BB2">
      <w:pPr>
        <w:ind w:firstLine="0"/>
      </w:pPr>
    </w:p>
    <w:p w14:paraId="369FB0D4" w14:textId="6EAF22B4" w:rsidR="007A0869" w:rsidRDefault="007A0869" w:rsidP="00D21BB2">
      <w:pPr>
        <w:ind w:firstLine="0"/>
      </w:pPr>
    </w:p>
    <w:p w14:paraId="7A76E11E" w14:textId="77777777" w:rsidR="009D411A" w:rsidRDefault="00FD1890">
      <w:pPr>
        <w:spacing w:after="200" w:line="276" w:lineRule="auto"/>
        <w:ind w:firstLine="0"/>
        <w:jc w:val="left"/>
        <w:sectPr w:rsidR="009D411A" w:rsidSect="0029126B">
          <w:footerReference w:type="default" r:id="rId11"/>
          <w:pgSz w:w="11906" w:h="16838"/>
          <w:pgMar w:top="1418" w:right="1134" w:bottom="1418" w:left="1701" w:header="709" w:footer="709" w:gutter="0"/>
          <w:cols w:space="708"/>
          <w:docGrid w:linePitch="360"/>
        </w:sectPr>
      </w:pPr>
      <w:r>
        <w:br w:type="page"/>
      </w:r>
    </w:p>
    <w:p w14:paraId="3296A0E8" w14:textId="48646F8C" w:rsidR="00073081" w:rsidRPr="00E05575" w:rsidRDefault="00364CF6" w:rsidP="00141832">
      <w:pPr>
        <w:pStyle w:val="Ttulo"/>
        <w:outlineLvl w:val="0"/>
      </w:pPr>
      <w:bookmarkStart w:id="2" w:name="_Toc162346970"/>
      <w:bookmarkStart w:id="3" w:name="_Toc162365369"/>
      <w:bookmarkStart w:id="4" w:name="_Toc193377968"/>
      <w:r w:rsidRPr="00E05575">
        <w:lastRenderedPageBreak/>
        <w:t>Introdução</w:t>
      </w:r>
      <w:bookmarkEnd w:id="2"/>
      <w:bookmarkEnd w:id="3"/>
      <w:bookmarkEnd w:id="4"/>
    </w:p>
    <w:p w14:paraId="24002B47" w14:textId="77777777" w:rsidR="00413A08" w:rsidRDefault="00413A08" w:rsidP="00C80E4C"/>
    <w:p w14:paraId="4D71E3A9" w14:textId="77777777" w:rsidR="007F034D" w:rsidRPr="007F034D" w:rsidRDefault="007F034D" w:rsidP="007F034D">
      <w:r w:rsidRPr="007F034D">
        <w:t>No âmbito do projeto interdisciplinar do primeiro semestre do segundo ano da Licenciatura em Tecnologias e Sistemas de Informação para a Web, na unidade curricular de Engenharia de Software, foi proposto o desenvolvimento de um trabalho em grupo. Este projeto tem como principal objetivo aprofundar os conhecimentos adquiridos durante as aulas e aplicá-los de forma prática no processo de conceção e desenvolvimento de uma base de dados para um software.</w:t>
      </w:r>
    </w:p>
    <w:p w14:paraId="253798FF" w14:textId="77777777" w:rsidR="007F034D" w:rsidRPr="007F034D" w:rsidRDefault="007F034D" w:rsidP="007F034D">
      <w:r w:rsidRPr="007F034D">
        <w:t>A temática do projeto, definida livremente pelo grupo conforme os objetivos delineados pelo professor, aborda a criação de um sistema baseado em sensores capazes de monitorizar a qualidade do ar nas cidades.</w:t>
      </w:r>
    </w:p>
    <w:p w14:paraId="270E5A44" w14:textId="02A2BAA5" w:rsidR="00073081" w:rsidRDefault="007F034D" w:rsidP="007F034D">
      <w:r w:rsidRPr="007F034D">
        <w:t>O presente relatório apresenta de forma detalhada os elementos centrais do projeto, incluindo as regras de negócio, os requisitos funcionais e não funcionais, diagramas de classe e atividade, bem como os casos de uso. Este trabalho visa consolidar os conteúdos teóricos e práticos explorados ao longo das aulas, promovendo o desenvolvimento de competências técnicas essenciais.</w:t>
      </w:r>
    </w:p>
    <w:p w14:paraId="7F0DF3A8" w14:textId="77777777" w:rsidR="007F034D" w:rsidRDefault="007F034D" w:rsidP="007F034D"/>
    <w:p w14:paraId="60AEDBEF" w14:textId="4C877259" w:rsidR="000672BF" w:rsidRDefault="000672BF" w:rsidP="00C80E4C"/>
    <w:p w14:paraId="033AA7F6" w14:textId="2FE25AC6" w:rsidR="000672BF" w:rsidRDefault="000672BF" w:rsidP="00C80E4C"/>
    <w:p w14:paraId="19C124D1" w14:textId="3B78F726" w:rsidR="000672BF" w:rsidRDefault="000672BF" w:rsidP="00C80E4C"/>
    <w:p w14:paraId="2AAE412D" w14:textId="5801A605" w:rsidR="000672BF" w:rsidRDefault="000672BF" w:rsidP="00C80E4C"/>
    <w:p w14:paraId="524AF48B" w14:textId="7D5CE4C1" w:rsidR="000672BF" w:rsidRDefault="000672BF" w:rsidP="00C80E4C"/>
    <w:p w14:paraId="0B41506B" w14:textId="1334B737" w:rsidR="000672BF" w:rsidRDefault="000672BF" w:rsidP="00C80E4C"/>
    <w:p w14:paraId="68656C74" w14:textId="70386331" w:rsidR="000672BF" w:rsidRDefault="000672BF" w:rsidP="00C80E4C"/>
    <w:p w14:paraId="3E42402B" w14:textId="3A5CBA43" w:rsidR="000672BF" w:rsidRDefault="000672BF" w:rsidP="00C80E4C"/>
    <w:p w14:paraId="126281B9" w14:textId="4015652F" w:rsidR="000672BF" w:rsidRDefault="000672BF" w:rsidP="00C80E4C"/>
    <w:p w14:paraId="0FD78A87" w14:textId="2C5DDCDC" w:rsidR="000672BF" w:rsidRDefault="000672BF" w:rsidP="00C80E4C"/>
    <w:p w14:paraId="27EEB4C5" w14:textId="365779C3" w:rsidR="000672BF" w:rsidRDefault="000672BF" w:rsidP="00C80E4C"/>
    <w:p w14:paraId="54E6EDC1" w14:textId="2CEF6B77" w:rsidR="000672BF" w:rsidRDefault="000672BF" w:rsidP="00C80E4C"/>
    <w:p w14:paraId="77FA72CB" w14:textId="28143222" w:rsidR="000672BF" w:rsidRDefault="000672BF" w:rsidP="00C80E4C"/>
    <w:p w14:paraId="29D3FE85" w14:textId="77777777" w:rsidR="000672BF" w:rsidRPr="00D2675B" w:rsidRDefault="000672BF" w:rsidP="00C80E4C"/>
    <w:p w14:paraId="28B096D0" w14:textId="0ADC5F26" w:rsidR="009B718E" w:rsidRDefault="00323365" w:rsidP="003769BF">
      <w:bookmarkStart w:id="5" w:name="_Toc161828582"/>
      <w:r>
        <w:br w:type="page"/>
      </w:r>
      <w:bookmarkEnd w:id="5"/>
    </w:p>
    <w:p w14:paraId="4CC8A4CF" w14:textId="07D4B924" w:rsidR="00C80E4C" w:rsidRDefault="00440343" w:rsidP="00C80E4C">
      <w:pPr>
        <w:pStyle w:val="Ttulo1"/>
      </w:pPr>
      <w:bookmarkStart w:id="6" w:name="_Toc193377969"/>
      <w:r>
        <w:lastRenderedPageBreak/>
        <w:t>Sistema proposto</w:t>
      </w:r>
      <w:bookmarkEnd w:id="6"/>
    </w:p>
    <w:p w14:paraId="6D85669A" w14:textId="77777777" w:rsidR="00A80331" w:rsidRPr="00A80331" w:rsidRDefault="00A80331" w:rsidP="00A80331"/>
    <w:p w14:paraId="0DD71DCD" w14:textId="77777777" w:rsidR="00643D5E" w:rsidRDefault="00643D5E" w:rsidP="00955681">
      <w:pPr>
        <w:ind w:firstLine="0"/>
      </w:pPr>
    </w:p>
    <w:p w14:paraId="6528B597" w14:textId="1E0CA24E" w:rsidR="00A80331" w:rsidRPr="00A80331" w:rsidRDefault="00440343" w:rsidP="00955681">
      <w:pPr>
        <w:pStyle w:val="Ttulo2"/>
      </w:pPr>
      <w:bookmarkStart w:id="7" w:name="_Toc193377970"/>
      <w:r>
        <w:t>Objetivos</w:t>
      </w:r>
      <w:bookmarkEnd w:id="7"/>
    </w:p>
    <w:p w14:paraId="68051CD6" w14:textId="77777777" w:rsidR="00BF5D10" w:rsidRDefault="00BF5D10" w:rsidP="00433F03">
      <w:pPr>
        <w:rPr>
          <w:rFonts w:asciiTheme="minorHAnsi" w:hAnsiTheme="minorHAnsi" w:cstheme="minorBidi"/>
          <w:sz w:val="22"/>
          <w:szCs w:val="22"/>
        </w:rPr>
      </w:pPr>
      <w:r>
        <w:fldChar w:fldCharType="begin"/>
      </w:r>
      <w:r>
        <w:instrText xml:space="preserve"> LINK Excel.Sheet.12 "Livro1" "Folha1!L1C10:L8C12" \a \f 4 \h </w:instrText>
      </w:r>
      <w:r>
        <w:fldChar w:fldCharType="separate"/>
      </w:r>
    </w:p>
    <w:p w14:paraId="0B7B235D" w14:textId="45C50087" w:rsidR="00BF5D10" w:rsidRPr="003769BF" w:rsidRDefault="00BF5D10" w:rsidP="003769BF">
      <w:pPr>
        <w:ind w:firstLine="0"/>
        <w:rPr>
          <w:b/>
          <w:bCs/>
        </w:rPr>
      </w:pPr>
      <w:r>
        <w:rPr>
          <w:b/>
          <w:bCs/>
        </w:rPr>
        <w:fldChar w:fldCharType="end"/>
      </w:r>
    </w:p>
    <w:p w14:paraId="157912D0" w14:textId="6A319702" w:rsidR="00D425D2" w:rsidRPr="00D425D2" w:rsidRDefault="00440343" w:rsidP="00D425D2">
      <w:pPr>
        <w:pStyle w:val="Ttulo1"/>
      </w:pPr>
      <w:bookmarkStart w:id="8" w:name="_Toc193377971"/>
      <w:r>
        <w:t>Requisitos</w:t>
      </w:r>
      <w:bookmarkEnd w:id="8"/>
    </w:p>
    <w:p w14:paraId="1DC4C778" w14:textId="77777777" w:rsidR="00440343" w:rsidRPr="00440343" w:rsidRDefault="00440343" w:rsidP="0071669B">
      <w:pPr>
        <w:ind w:firstLine="0"/>
      </w:pPr>
    </w:p>
    <w:p w14:paraId="03D96507" w14:textId="5084ACA4" w:rsidR="00440343" w:rsidRDefault="00440343" w:rsidP="00440343">
      <w:pPr>
        <w:pStyle w:val="Ttulo2"/>
      </w:pPr>
      <w:bookmarkStart w:id="9" w:name="_Toc193377972"/>
      <w:r>
        <w:t>Requisitos Funcionais</w:t>
      </w:r>
      <w:bookmarkEnd w:id="9"/>
    </w:p>
    <w:p w14:paraId="1BE42416" w14:textId="77777777" w:rsidR="001670B2" w:rsidRDefault="001670B2" w:rsidP="001670B2">
      <w:pPr>
        <w:ind w:firstLine="0"/>
        <w:rPr>
          <w:rFonts w:asciiTheme="minorHAnsi" w:hAnsiTheme="minorHAnsi" w:cstheme="minorBidi"/>
          <w:sz w:val="22"/>
          <w:szCs w:val="22"/>
        </w:rPr>
      </w:pPr>
      <w:r>
        <w:fldChar w:fldCharType="begin"/>
      </w:r>
      <w:r>
        <w:instrText xml:space="preserve"> LINK Excel.Sheet.12 "Livro1" "Folha1!L1C17:L8C19" \a \f 4 \h </w:instrText>
      </w:r>
      <w:r>
        <w:fldChar w:fldCharType="separate"/>
      </w:r>
    </w:p>
    <w:p w14:paraId="30B29EC9" w14:textId="4D0F19AA" w:rsidR="00D425D2" w:rsidRDefault="001670B2" w:rsidP="00440343">
      <w:r>
        <w:fldChar w:fldCharType="end"/>
      </w:r>
    </w:p>
    <w:p w14:paraId="4E6C5079" w14:textId="77777777" w:rsidR="00440343" w:rsidRDefault="00440343" w:rsidP="00440343">
      <w:pPr>
        <w:ind w:firstLine="0"/>
      </w:pPr>
    </w:p>
    <w:p w14:paraId="538C0CDB" w14:textId="451AB346" w:rsidR="00D70974" w:rsidRDefault="00440343" w:rsidP="003769BF">
      <w:pPr>
        <w:pStyle w:val="Ttulo2"/>
      </w:pPr>
      <w:bookmarkStart w:id="10" w:name="_Toc193377973"/>
      <w:r>
        <w:t>Requisitos Não Funcionais</w:t>
      </w:r>
      <w:bookmarkEnd w:id="10"/>
    </w:p>
    <w:p w14:paraId="6D19B60E" w14:textId="5E3A693D" w:rsidR="0071669B" w:rsidRDefault="0071669B">
      <w:pPr>
        <w:spacing w:after="200" w:line="276" w:lineRule="auto"/>
        <w:ind w:firstLine="0"/>
        <w:jc w:val="left"/>
      </w:pPr>
      <w:r>
        <w:br w:type="page"/>
      </w:r>
    </w:p>
    <w:p w14:paraId="40E96605" w14:textId="77777777" w:rsidR="0071669B" w:rsidRDefault="0071669B" w:rsidP="0071669B">
      <w:pPr>
        <w:ind w:firstLine="0"/>
      </w:pPr>
    </w:p>
    <w:p w14:paraId="0C19F622" w14:textId="1DB4DE56" w:rsidR="00073081" w:rsidRPr="00D2675B" w:rsidRDefault="00A245ED" w:rsidP="005170DF">
      <w:pPr>
        <w:pStyle w:val="Ttulo"/>
        <w:outlineLvl w:val="0"/>
      </w:pPr>
      <w:bookmarkStart w:id="11" w:name="_Toc193377974"/>
      <w:r w:rsidRPr="00D2675B">
        <w:t>CONCLUSÃO</w:t>
      </w:r>
      <w:bookmarkEnd w:id="11"/>
    </w:p>
    <w:p w14:paraId="5B0438F6" w14:textId="77777777" w:rsidR="005D1639" w:rsidRPr="00D2675B" w:rsidRDefault="005D1639" w:rsidP="00C80E4C"/>
    <w:p w14:paraId="4C0A2190" w14:textId="77777777" w:rsidR="005D1639" w:rsidRDefault="005D1639" w:rsidP="000727F3">
      <w:r w:rsidRPr="00D2675B">
        <w:t>[Iniciar texto]</w:t>
      </w:r>
    </w:p>
    <w:p w14:paraId="3BB6763E" w14:textId="77777777" w:rsidR="00577FDF" w:rsidRDefault="00577FDF" w:rsidP="000727F3"/>
    <w:p w14:paraId="6D162EC3" w14:textId="73A59C4D" w:rsidR="000727F3" w:rsidRDefault="000727F3" w:rsidP="000727F3"/>
    <w:p w14:paraId="336A2EAF" w14:textId="46E25AB0" w:rsidR="000727F3" w:rsidRDefault="000727F3" w:rsidP="000727F3"/>
    <w:p w14:paraId="74BDE2A2" w14:textId="77777777" w:rsidR="000727F3" w:rsidRPr="00D2675B" w:rsidRDefault="000727F3" w:rsidP="000727F3"/>
    <w:p w14:paraId="2FC03E12" w14:textId="77777777" w:rsidR="000727F3" w:rsidRDefault="000727F3" w:rsidP="000727F3">
      <w:r>
        <w:br w:type="page"/>
      </w:r>
    </w:p>
    <w:p w14:paraId="3ABAFD26" w14:textId="283C6375" w:rsidR="00073081" w:rsidRPr="00D2675B" w:rsidRDefault="00A245ED" w:rsidP="005170DF">
      <w:pPr>
        <w:pStyle w:val="Ttulo"/>
        <w:outlineLvl w:val="0"/>
      </w:pPr>
      <w:bookmarkStart w:id="12" w:name="_Toc193377975"/>
      <w:r w:rsidRPr="00D2675B">
        <w:lastRenderedPageBreak/>
        <w:t>REFERÊNCIAS BIBLIOGRÁFICAS</w:t>
      </w:r>
      <w:bookmarkEnd w:id="12"/>
    </w:p>
    <w:p w14:paraId="328E7A44" w14:textId="77777777" w:rsidR="005D1639" w:rsidRPr="00D2675B" w:rsidRDefault="005D1639" w:rsidP="00C80E4C"/>
    <w:p w14:paraId="1EF545EB" w14:textId="77777777" w:rsidR="004E5701" w:rsidRPr="00D2675B" w:rsidRDefault="004E5701" w:rsidP="007A3642">
      <w:pPr>
        <w:ind w:firstLine="0"/>
      </w:pPr>
      <w:r w:rsidRPr="00D2675B">
        <w:t>[Iniciar texto]</w:t>
      </w:r>
    </w:p>
    <w:p w14:paraId="4287F939" w14:textId="64ECE6DB" w:rsidR="000455C5" w:rsidRPr="00D2675B" w:rsidRDefault="000455C5" w:rsidP="007A3642">
      <w:pPr>
        <w:ind w:firstLine="0"/>
      </w:pPr>
      <w:r w:rsidRPr="00D2675B">
        <w:t>[Para elaboração das referências bibliográficas consulte o</w:t>
      </w:r>
      <w:r w:rsidR="005D6C27">
        <w:t>s exemplos do</w:t>
      </w:r>
      <w:r w:rsidRPr="00D2675B">
        <w:t xml:space="preserve"> “</w:t>
      </w:r>
      <w:r w:rsidR="00665845">
        <w:t xml:space="preserve">Manual </w:t>
      </w:r>
      <w:r w:rsidR="005D6C27">
        <w:t>para a E</w:t>
      </w:r>
      <w:r w:rsidRPr="00D2675B">
        <w:t xml:space="preserve">laboração de </w:t>
      </w:r>
      <w:r w:rsidR="002517C6">
        <w:t>Trabalhos Académicos</w:t>
      </w:r>
      <w:r w:rsidR="00665845">
        <w:t>.</w:t>
      </w:r>
      <w:r w:rsidRPr="00D2675B">
        <w:t>”</w:t>
      </w:r>
      <w:r w:rsidR="00665845">
        <w:t xml:space="preserve"> </w:t>
      </w:r>
      <w:r w:rsidR="00C15DEE">
        <w:t>A referência bibliográfica</w:t>
      </w:r>
      <w:r w:rsidR="00665845">
        <w:t xml:space="preserve"> abaixo</w:t>
      </w:r>
      <w:r w:rsidR="00C15DEE">
        <w:t xml:space="preserve"> refere-se à citação colocada acima no texto relativa à figura inserida e </w:t>
      </w:r>
      <w:r w:rsidR="00665845">
        <w:t>segue a norma APA 7.ª ediç</w:t>
      </w:r>
      <w:r w:rsidR="00C15DEE">
        <w:t>ão. Os exemplos de citação e referência bibliográfica foram</w:t>
      </w:r>
      <w:r w:rsidR="00665845">
        <w:t xml:space="preserve"> elaborado</w:t>
      </w:r>
      <w:r w:rsidR="00C15DEE">
        <w:t>s</w:t>
      </w:r>
      <w:r w:rsidR="00665845">
        <w:t xml:space="preserve"> utiliza</w:t>
      </w:r>
      <w:r w:rsidR="00C15DEE">
        <w:t>ndo um</w:t>
      </w:r>
      <w:r w:rsidR="00665845">
        <w:t xml:space="preserve"> s</w:t>
      </w:r>
      <w:r w:rsidR="00C15DEE">
        <w:t>oftware</w:t>
      </w:r>
      <w:r w:rsidR="00665845">
        <w:t xml:space="preserve"> de gestão</w:t>
      </w:r>
      <w:r w:rsidR="00C15DEE">
        <w:t xml:space="preserve"> de referências bibliográficas, a Biblioteca </w:t>
      </w:r>
      <w:r w:rsidR="00844A97">
        <w:t xml:space="preserve">recomenda a utilização de um software e </w:t>
      </w:r>
      <w:r w:rsidR="00C15DEE">
        <w:t>efetua formaç</w:t>
      </w:r>
      <w:r w:rsidR="005D6C27">
        <w:t xml:space="preserve">ões regulares sobre </w:t>
      </w:r>
      <w:r w:rsidR="00C71D7B" w:rsidRPr="00C71D7B">
        <w:t>gestão de referências bibliográficas</w:t>
      </w:r>
      <w:r w:rsidR="00C15DEE">
        <w:t>.</w:t>
      </w:r>
      <w:r w:rsidR="003C13EF">
        <w:t xml:space="preserve"> Para retirar os espaços alargados que possam surgir entre palavras e ligações web, selecionar as referências bibliográficas, selecionar o Menu Base &gt; Editar &gt; Substituir, em Localizar: digitar ^w e em Su</w:t>
      </w:r>
      <w:r w:rsidR="00315399">
        <w:t>b</w:t>
      </w:r>
      <w:r w:rsidR="003C13EF">
        <w:t>stituir por: digitar ^s e clicar em Substituir.</w:t>
      </w:r>
      <w:r w:rsidRPr="00D2675B">
        <w:t xml:space="preserve">] </w:t>
      </w:r>
    </w:p>
    <w:p w14:paraId="7570EA07" w14:textId="77777777" w:rsidR="005D1639" w:rsidRPr="00D2675B" w:rsidRDefault="005D1639" w:rsidP="000727F3">
      <w:pPr>
        <w:ind w:firstLine="0"/>
        <w:jc w:val="left"/>
      </w:pPr>
    </w:p>
    <w:p w14:paraId="41015BE2" w14:textId="46CC7724" w:rsidR="00F75402" w:rsidRDefault="000727F3" w:rsidP="00315399">
      <w:pPr>
        <w:pStyle w:val="Bibliografia"/>
        <w:spacing w:line="360" w:lineRule="auto"/>
        <w:jc w:val="left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F75402" w:rsidRPr="00F75402">
        <w:t>Cera,</w:t>
      </w:r>
      <w:r w:rsidR="003C13EF">
        <w:rPr>
          <w:rFonts w:ascii="Calibri" w:hAnsi="Calibri" w:cs="Calibri"/>
        </w:rPr>
        <w:t> </w:t>
      </w:r>
      <w:r w:rsidR="00F75402" w:rsidRPr="00F75402">
        <w:t>N.</w:t>
      </w:r>
      <w:r w:rsidR="003C13EF">
        <w:rPr>
          <w:rFonts w:ascii="Calibri" w:hAnsi="Calibri" w:cs="Calibri"/>
        </w:rPr>
        <w:t> </w:t>
      </w:r>
      <w:r w:rsidR="00F75402" w:rsidRPr="00F75402">
        <w:t>(2011).</w:t>
      </w:r>
      <w:r w:rsidR="003C13EF">
        <w:rPr>
          <w:rFonts w:ascii="Calibri" w:hAnsi="Calibri" w:cs="Calibri"/>
        </w:rPr>
        <w:t> </w:t>
      </w:r>
      <w:r w:rsidR="00F75402" w:rsidRPr="00F75402">
        <w:rPr>
          <w:i/>
          <w:iCs/>
        </w:rPr>
        <w:t>O</w:t>
      </w:r>
      <w:r w:rsidR="003C13EF">
        <w:rPr>
          <w:rFonts w:ascii="Calibri" w:hAnsi="Calibri" w:cs="Calibri"/>
          <w:i/>
          <w:iCs/>
        </w:rPr>
        <w:t> </w:t>
      </w:r>
      <w:r w:rsidR="00F75402" w:rsidRPr="00F75402">
        <w:rPr>
          <w:i/>
          <w:iCs/>
        </w:rPr>
        <w:t>Passageiro</w:t>
      </w:r>
      <w:r w:rsidR="003C13EF">
        <w:rPr>
          <w:rFonts w:ascii="Calibri" w:hAnsi="Calibri" w:cs="Calibri"/>
          <w:i/>
          <w:iCs/>
        </w:rPr>
        <w:t> </w:t>
      </w:r>
      <w:r w:rsidR="00F75402" w:rsidRPr="00F75402">
        <w:rPr>
          <w:i/>
          <w:iCs/>
        </w:rPr>
        <w:t>#2</w:t>
      </w:r>
      <w:r w:rsidR="003C13EF">
        <w:rPr>
          <w:rFonts w:ascii="Calibri" w:hAnsi="Calibri" w:cs="Calibri"/>
        </w:rPr>
        <w:t> </w:t>
      </w:r>
      <w:r w:rsidR="00F75402" w:rsidRPr="00F75402">
        <w:t>[Fotografia].</w:t>
      </w:r>
      <w:r w:rsidR="003C13EF">
        <w:rPr>
          <w:rFonts w:ascii="Calibri" w:hAnsi="Calibri" w:cs="Calibri"/>
        </w:rPr>
        <w:t> </w:t>
      </w:r>
      <w:r w:rsidR="00F75402" w:rsidRPr="00F75402">
        <w:t>Artsy.</w:t>
      </w:r>
      <w:r w:rsidR="003C13EF">
        <w:rPr>
          <w:rFonts w:ascii="Calibri" w:hAnsi="Calibri" w:cs="Calibri"/>
        </w:rPr>
        <w:t> </w:t>
      </w:r>
      <w:r w:rsidR="0027691B">
        <w:t>h</w:t>
      </w:r>
      <w:r w:rsidR="00F75402" w:rsidRPr="00F75402">
        <w:t>ttps://www.artsy.net/artwork/nuno-cera-o-passageiro-number-2</w:t>
      </w:r>
    </w:p>
    <w:p w14:paraId="3C4475AF" w14:textId="43AD47CA" w:rsidR="0027691B" w:rsidRDefault="0027691B" w:rsidP="0027691B"/>
    <w:p w14:paraId="69A7E054" w14:textId="77777777" w:rsidR="0027691B" w:rsidRPr="0027691B" w:rsidRDefault="0027691B" w:rsidP="0027691B"/>
    <w:p w14:paraId="07CF0515" w14:textId="00D3084F" w:rsidR="00073081" w:rsidRPr="00D2675B" w:rsidRDefault="000727F3" w:rsidP="0027691B">
      <w:pPr>
        <w:ind w:firstLine="0"/>
      </w:pPr>
      <w:r>
        <w:fldChar w:fldCharType="end"/>
      </w:r>
      <w:r w:rsidR="00073081" w:rsidRPr="00D2675B">
        <w:br w:type="page"/>
      </w:r>
    </w:p>
    <w:p w14:paraId="2C02B7E5" w14:textId="48CDFDF6" w:rsidR="00073081" w:rsidRPr="00D2675B" w:rsidRDefault="00A245ED" w:rsidP="005170DF">
      <w:pPr>
        <w:pStyle w:val="Ttulo"/>
        <w:jc w:val="center"/>
        <w:outlineLvl w:val="0"/>
      </w:pPr>
      <w:bookmarkStart w:id="13" w:name="_Toc193377976"/>
      <w:r w:rsidRPr="00D2675B">
        <w:lastRenderedPageBreak/>
        <w:t>ANEXOS</w:t>
      </w:r>
      <w:bookmarkEnd w:id="13"/>
    </w:p>
    <w:p w14:paraId="7F5587AE" w14:textId="77777777" w:rsidR="0069106B" w:rsidRPr="00D2675B" w:rsidRDefault="0069106B" w:rsidP="00C80E4C"/>
    <w:p w14:paraId="0F4326F5" w14:textId="77777777" w:rsidR="0069106B" w:rsidRPr="00D2675B" w:rsidRDefault="0069106B" w:rsidP="00C80E4C"/>
    <w:p w14:paraId="1E3A4B84" w14:textId="77777777" w:rsidR="0069106B" w:rsidRPr="00D2675B" w:rsidRDefault="0069106B" w:rsidP="00C80E4C"/>
    <w:p w14:paraId="3D6FB782" w14:textId="77777777" w:rsidR="0069106B" w:rsidRPr="00D2675B" w:rsidRDefault="0069106B" w:rsidP="00C80E4C"/>
    <w:p w14:paraId="01DFC4AE" w14:textId="77777777" w:rsidR="0069106B" w:rsidRPr="00D2675B" w:rsidRDefault="0069106B" w:rsidP="00C80E4C"/>
    <w:p w14:paraId="00890182" w14:textId="77777777" w:rsidR="0069106B" w:rsidRPr="00D2675B" w:rsidRDefault="0069106B" w:rsidP="00C80E4C"/>
    <w:p w14:paraId="230B97D8" w14:textId="77777777" w:rsidR="0069106B" w:rsidRPr="00D2675B" w:rsidRDefault="0069106B" w:rsidP="00C80E4C"/>
    <w:p w14:paraId="0ECD0C1D" w14:textId="77777777" w:rsidR="0069106B" w:rsidRPr="00D2675B" w:rsidRDefault="0069106B" w:rsidP="00C80E4C"/>
    <w:p w14:paraId="6B566247" w14:textId="77777777" w:rsidR="0069106B" w:rsidRPr="00D2675B" w:rsidRDefault="0069106B" w:rsidP="00C80E4C"/>
    <w:p w14:paraId="6C0526A7" w14:textId="77777777" w:rsidR="0069106B" w:rsidRPr="00D2675B" w:rsidRDefault="0069106B" w:rsidP="00C80E4C"/>
    <w:p w14:paraId="1CA8C9A2" w14:textId="77777777" w:rsidR="0069106B" w:rsidRPr="00D2675B" w:rsidRDefault="0069106B" w:rsidP="00C80E4C"/>
    <w:p w14:paraId="124C1429" w14:textId="77777777" w:rsidR="0069106B" w:rsidRPr="00D2675B" w:rsidRDefault="0069106B" w:rsidP="00C80E4C"/>
    <w:p w14:paraId="0BAE273D" w14:textId="77777777" w:rsidR="0069106B" w:rsidRPr="00D2675B" w:rsidRDefault="0069106B" w:rsidP="00C80E4C"/>
    <w:p w14:paraId="3324076F" w14:textId="77777777" w:rsidR="0069106B" w:rsidRPr="00D2675B" w:rsidRDefault="0069106B" w:rsidP="00C80E4C"/>
    <w:p w14:paraId="083DF09D" w14:textId="77777777" w:rsidR="0069106B" w:rsidRPr="00D2675B" w:rsidRDefault="0069106B" w:rsidP="00C80E4C"/>
    <w:p w14:paraId="4B446EDB" w14:textId="77777777" w:rsidR="0069106B" w:rsidRPr="00D2675B" w:rsidRDefault="0069106B" w:rsidP="00C80E4C"/>
    <w:p w14:paraId="1B5DADC3" w14:textId="77777777" w:rsidR="0069106B" w:rsidRPr="00D2675B" w:rsidRDefault="0069106B" w:rsidP="00C80E4C"/>
    <w:p w14:paraId="73DFE263" w14:textId="77777777" w:rsidR="0069106B" w:rsidRPr="00D2675B" w:rsidRDefault="0069106B" w:rsidP="00C80E4C"/>
    <w:p w14:paraId="6EFCD3EB" w14:textId="77777777" w:rsidR="0069106B" w:rsidRPr="00D2675B" w:rsidRDefault="0069106B" w:rsidP="00C80E4C"/>
    <w:p w14:paraId="745AC432" w14:textId="77777777" w:rsidR="0069106B" w:rsidRPr="00D2675B" w:rsidRDefault="0069106B" w:rsidP="00C80E4C"/>
    <w:p w14:paraId="5925ACAC" w14:textId="77777777" w:rsidR="0069106B" w:rsidRPr="00D2675B" w:rsidRDefault="0069106B" w:rsidP="00C80E4C"/>
    <w:p w14:paraId="155E1BBA" w14:textId="77777777" w:rsidR="0069106B" w:rsidRPr="00D2675B" w:rsidRDefault="0069106B" w:rsidP="00C80E4C"/>
    <w:p w14:paraId="565A6EDC" w14:textId="77777777" w:rsidR="0069106B" w:rsidRPr="00D2675B" w:rsidRDefault="0069106B" w:rsidP="00C80E4C"/>
    <w:p w14:paraId="665BC1EA" w14:textId="77777777" w:rsidR="0069106B" w:rsidRPr="00D2675B" w:rsidRDefault="0069106B" w:rsidP="00C80E4C"/>
    <w:p w14:paraId="692B1F99" w14:textId="77777777" w:rsidR="0069106B" w:rsidRPr="00D2675B" w:rsidRDefault="0069106B" w:rsidP="00C80E4C"/>
    <w:p w14:paraId="36681882" w14:textId="77777777" w:rsidR="005D1639" w:rsidRPr="00D2675B" w:rsidRDefault="005D1639" w:rsidP="00C80E4C"/>
    <w:p w14:paraId="52810A98" w14:textId="77777777" w:rsidR="005D1639" w:rsidRPr="00D2675B" w:rsidRDefault="005D1639" w:rsidP="00C80E4C"/>
    <w:p w14:paraId="3B803B1E" w14:textId="77777777" w:rsidR="005D1639" w:rsidRPr="00D2675B" w:rsidRDefault="005D1639" w:rsidP="00C80E4C"/>
    <w:p w14:paraId="4168B5D4" w14:textId="77777777" w:rsidR="005D1639" w:rsidRPr="00D2675B" w:rsidRDefault="005D1639" w:rsidP="00C80E4C"/>
    <w:p w14:paraId="69146E3D" w14:textId="77777777" w:rsidR="005D1639" w:rsidRPr="00D2675B" w:rsidRDefault="005D1639" w:rsidP="00C80E4C"/>
    <w:p w14:paraId="4FD60D66" w14:textId="0F7AA481" w:rsidR="00A245ED" w:rsidRPr="00D2675B" w:rsidRDefault="0069106B" w:rsidP="007A3642">
      <w:pPr>
        <w:jc w:val="right"/>
      </w:pPr>
      <w:r w:rsidRPr="00D2675B">
        <w:t>[Eliminar</w:t>
      </w:r>
      <w:r w:rsidR="003C13EF">
        <w:rPr>
          <w:rFonts w:ascii="Calibri" w:hAnsi="Calibri" w:cs="Calibri"/>
        </w:rPr>
        <w:t> </w:t>
      </w:r>
      <w:r w:rsidRPr="00D2675B">
        <w:t>esta</w:t>
      </w:r>
      <w:r w:rsidR="003C13EF">
        <w:rPr>
          <w:rFonts w:ascii="Calibri" w:hAnsi="Calibri" w:cs="Calibri"/>
        </w:rPr>
        <w:t> </w:t>
      </w:r>
      <w:r w:rsidR="000C57F1">
        <w:t>página</w:t>
      </w:r>
      <w:r w:rsidR="003C13EF">
        <w:rPr>
          <w:rFonts w:ascii="Calibri" w:hAnsi="Calibri" w:cs="Calibri"/>
        </w:rPr>
        <w:t> </w:t>
      </w:r>
      <w:r w:rsidR="00DD042D" w:rsidRPr="00D2675B">
        <w:t>se</w:t>
      </w:r>
      <w:r w:rsidR="003C13EF">
        <w:rPr>
          <w:rFonts w:ascii="Calibri" w:hAnsi="Calibri" w:cs="Calibri"/>
        </w:rPr>
        <w:t> </w:t>
      </w:r>
      <w:r w:rsidR="00DD042D" w:rsidRPr="00D2675B">
        <w:t>não</w:t>
      </w:r>
      <w:r w:rsidR="003C13EF">
        <w:rPr>
          <w:rFonts w:ascii="Calibri" w:hAnsi="Calibri" w:cs="Calibri"/>
        </w:rPr>
        <w:t> </w:t>
      </w:r>
      <w:r w:rsidR="00DD042D" w:rsidRPr="00D2675B">
        <w:t>aplicável</w:t>
      </w:r>
      <w:r w:rsidR="003C13EF">
        <w:rPr>
          <w:rFonts w:ascii="Calibri" w:hAnsi="Calibri" w:cs="Calibri"/>
        </w:rPr>
        <w:t> </w:t>
      </w:r>
      <w:r w:rsidRPr="00D2675B">
        <w:t>o</w:t>
      </w:r>
      <w:r w:rsidR="003C13EF">
        <w:rPr>
          <w:rFonts w:ascii="Calibri" w:hAnsi="Calibri" w:cs="Calibri"/>
        </w:rPr>
        <w:t> </w:t>
      </w:r>
      <w:r w:rsidRPr="00D2675B">
        <w:t>elemento</w:t>
      </w:r>
      <w:r w:rsidR="003C13EF">
        <w:rPr>
          <w:rFonts w:ascii="Calibri" w:hAnsi="Calibri" w:cs="Calibri"/>
        </w:rPr>
        <w:t> </w:t>
      </w:r>
      <w:r w:rsidR="00DD042D" w:rsidRPr="00D2675B">
        <w:t>Anexos</w:t>
      </w:r>
      <w:r w:rsidRPr="00D2675B">
        <w:t>]</w:t>
      </w:r>
    </w:p>
    <w:p w14:paraId="61CCE9D4" w14:textId="42A6DE2F" w:rsidR="00073081" w:rsidRPr="00D2675B" w:rsidRDefault="00A245ED" w:rsidP="0044164B">
      <w:pPr>
        <w:pStyle w:val="Ttulo2"/>
        <w:numPr>
          <w:ilvl w:val="0"/>
          <w:numId w:val="0"/>
        </w:numPr>
        <w:ind w:left="576" w:hanging="576"/>
      </w:pPr>
      <w:bookmarkStart w:id="14" w:name="_Toc193377977"/>
      <w:r w:rsidRPr="00D2675B">
        <w:lastRenderedPageBreak/>
        <w:t>Anexo</w:t>
      </w:r>
      <w:r w:rsidR="003C13EF">
        <w:rPr>
          <w:rFonts w:ascii="Calibri" w:hAnsi="Calibri" w:cs="Calibri"/>
        </w:rPr>
        <w:t> </w:t>
      </w:r>
      <w:r w:rsidRPr="00D2675B">
        <w:t>A</w:t>
      </w:r>
      <w:r w:rsidR="003C13EF">
        <w:rPr>
          <w:rFonts w:ascii="Calibri" w:hAnsi="Calibri" w:cs="Calibri"/>
        </w:rPr>
        <w:t> </w:t>
      </w:r>
      <w:r w:rsidRPr="00D2675B">
        <w:t>–</w:t>
      </w:r>
      <w:r w:rsidR="003C13EF">
        <w:rPr>
          <w:rFonts w:ascii="Calibri" w:hAnsi="Calibri" w:cs="Calibri"/>
        </w:rPr>
        <w:t> </w:t>
      </w:r>
      <w:r w:rsidRPr="00D2675B">
        <w:t>[Designação</w:t>
      </w:r>
      <w:r w:rsidR="003C13EF">
        <w:rPr>
          <w:rFonts w:ascii="Calibri" w:hAnsi="Calibri" w:cs="Calibri"/>
        </w:rPr>
        <w:t> </w:t>
      </w:r>
      <w:r w:rsidRPr="00D2675B">
        <w:t>do</w:t>
      </w:r>
      <w:r w:rsidR="003C13EF">
        <w:rPr>
          <w:rFonts w:ascii="Calibri" w:hAnsi="Calibri" w:cs="Calibri"/>
        </w:rPr>
        <w:t> </w:t>
      </w:r>
      <w:r w:rsidRPr="00D2675B">
        <w:t>Anexo]</w:t>
      </w:r>
      <w:bookmarkEnd w:id="14"/>
    </w:p>
    <w:p w14:paraId="0D3359D0" w14:textId="345C0EC7" w:rsidR="00A245ED" w:rsidRDefault="00A245ED" w:rsidP="00C80E4C"/>
    <w:p w14:paraId="4AAFBA0A" w14:textId="77777777" w:rsidR="00E74FD5" w:rsidRPr="00D2675B" w:rsidRDefault="00E74FD5" w:rsidP="00C80E4C"/>
    <w:p w14:paraId="06093458" w14:textId="77777777" w:rsidR="00A245ED" w:rsidRPr="00D2675B" w:rsidRDefault="00A245ED" w:rsidP="00C80E4C"/>
    <w:p w14:paraId="2A29B4CA" w14:textId="77777777" w:rsidR="00A245ED" w:rsidRPr="00D2675B" w:rsidRDefault="00A245ED" w:rsidP="00C80E4C"/>
    <w:p w14:paraId="1D09724A" w14:textId="77777777" w:rsidR="00A245ED" w:rsidRPr="00D2675B" w:rsidRDefault="00A245ED" w:rsidP="00C80E4C"/>
    <w:p w14:paraId="0E72509C" w14:textId="77777777" w:rsidR="00A245ED" w:rsidRPr="00D2675B" w:rsidRDefault="00A245ED" w:rsidP="00C80E4C"/>
    <w:p w14:paraId="528B2E56" w14:textId="77777777" w:rsidR="00A245ED" w:rsidRPr="00D2675B" w:rsidRDefault="00A245ED" w:rsidP="00C80E4C"/>
    <w:p w14:paraId="407D85E3" w14:textId="77777777" w:rsidR="00A245ED" w:rsidRPr="00D2675B" w:rsidRDefault="00A245ED" w:rsidP="00C80E4C"/>
    <w:p w14:paraId="2A863DD7" w14:textId="77777777" w:rsidR="00A245ED" w:rsidRPr="00D2675B" w:rsidRDefault="00A245ED" w:rsidP="00C80E4C"/>
    <w:p w14:paraId="7AFF3BEA" w14:textId="77777777" w:rsidR="00A245ED" w:rsidRPr="00D2675B" w:rsidRDefault="00A245ED" w:rsidP="00C80E4C"/>
    <w:p w14:paraId="2CAA85E8" w14:textId="77777777" w:rsidR="00A245ED" w:rsidRPr="00D2675B" w:rsidRDefault="00A245ED" w:rsidP="00C80E4C"/>
    <w:p w14:paraId="24DFDF8A" w14:textId="77777777" w:rsidR="00A245ED" w:rsidRPr="00D2675B" w:rsidRDefault="00A245ED" w:rsidP="00C80E4C"/>
    <w:p w14:paraId="3B8F64D5" w14:textId="77777777" w:rsidR="00A245ED" w:rsidRPr="00D2675B" w:rsidRDefault="00A245ED" w:rsidP="00C80E4C"/>
    <w:p w14:paraId="071C25F6" w14:textId="77777777" w:rsidR="00A245ED" w:rsidRPr="00D2675B" w:rsidRDefault="00A245ED" w:rsidP="00C80E4C"/>
    <w:p w14:paraId="5DE8F507" w14:textId="77777777" w:rsidR="00A245ED" w:rsidRPr="00D2675B" w:rsidRDefault="00A245ED" w:rsidP="00C80E4C"/>
    <w:p w14:paraId="4D0D0341" w14:textId="77777777" w:rsidR="00A245ED" w:rsidRPr="00D2675B" w:rsidRDefault="00A245ED" w:rsidP="00C80E4C"/>
    <w:p w14:paraId="0742BC2B" w14:textId="77777777" w:rsidR="00A245ED" w:rsidRPr="00D2675B" w:rsidRDefault="00A245ED" w:rsidP="00C80E4C"/>
    <w:p w14:paraId="26397226" w14:textId="77777777" w:rsidR="00A245ED" w:rsidRPr="00D2675B" w:rsidRDefault="00A245ED" w:rsidP="00C80E4C"/>
    <w:p w14:paraId="04DCDBF2" w14:textId="77777777" w:rsidR="00A245ED" w:rsidRPr="00D2675B" w:rsidRDefault="00A245ED" w:rsidP="00C80E4C"/>
    <w:p w14:paraId="27EE98F9" w14:textId="77777777" w:rsidR="00A245ED" w:rsidRPr="00D2675B" w:rsidRDefault="00A245ED" w:rsidP="00C80E4C"/>
    <w:p w14:paraId="076F5BEE" w14:textId="77777777" w:rsidR="00A245ED" w:rsidRPr="00D2675B" w:rsidRDefault="00A245ED" w:rsidP="00C80E4C"/>
    <w:p w14:paraId="56267A46" w14:textId="77777777" w:rsidR="00A245ED" w:rsidRPr="00D2675B" w:rsidRDefault="00A245ED" w:rsidP="00C80E4C"/>
    <w:p w14:paraId="1D2DADD7" w14:textId="77777777" w:rsidR="00A245ED" w:rsidRPr="00D2675B" w:rsidRDefault="00A245ED" w:rsidP="00C80E4C"/>
    <w:p w14:paraId="7C72E5D9" w14:textId="77777777" w:rsidR="00A245ED" w:rsidRPr="00D2675B" w:rsidRDefault="00A245ED" w:rsidP="00C80E4C"/>
    <w:p w14:paraId="5EE8A061" w14:textId="77777777" w:rsidR="00A245ED" w:rsidRPr="00D2675B" w:rsidRDefault="00A245ED" w:rsidP="00C80E4C"/>
    <w:p w14:paraId="1D5D8E78" w14:textId="77777777" w:rsidR="00A245ED" w:rsidRPr="00D2675B" w:rsidRDefault="00A245ED" w:rsidP="00C80E4C"/>
    <w:p w14:paraId="292F5448" w14:textId="77777777" w:rsidR="00A245ED" w:rsidRPr="00D2675B" w:rsidRDefault="00A245ED" w:rsidP="00C80E4C"/>
    <w:p w14:paraId="17C11AF6" w14:textId="77777777" w:rsidR="00A245ED" w:rsidRPr="00D2675B" w:rsidRDefault="00A245ED" w:rsidP="00C80E4C"/>
    <w:p w14:paraId="663409CF" w14:textId="77777777" w:rsidR="00A245ED" w:rsidRPr="00D2675B" w:rsidRDefault="00A245ED" w:rsidP="00C80E4C"/>
    <w:p w14:paraId="75693E1C" w14:textId="77777777" w:rsidR="000E4EA8" w:rsidRPr="00D2675B" w:rsidRDefault="000E4EA8" w:rsidP="00C80E4C"/>
    <w:p w14:paraId="222B2CD4" w14:textId="5978123A" w:rsidR="00A245ED" w:rsidRPr="00D2675B" w:rsidRDefault="00A245ED" w:rsidP="007A3642">
      <w:pPr>
        <w:jc w:val="right"/>
      </w:pPr>
      <w:r w:rsidRPr="00D2675B">
        <w:t>[Eliminar</w:t>
      </w:r>
      <w:r w:rsidR="003C13EF">
        <w:rPr>
          <w:rFonts w:ascii="Calibri" w:hAnsi="Calibri" w:cs="Calibri"/>
        </w:rPr>
        <w:t> </w:t>
      </w:r>
      <w:r w:rsidRPr="00D2675B">
        <w:t>esta</w:t>
      </w:r>
      <w:r w:rsidR="003C13EF">
        <w:rPr>
          <w:rFonts w:ascii="Calibri" w:hAnsi="Calibri" w:cs="Calibri"/>
        </w:rPr>
        <w:t> </w:t>
      </w:r>
      <w:r w:rsidR="000C57F1">
        <w:t>página</w:t>
      </w:r>
      <w:r w:rsidR="003C13EF">
        <w:rPr>
          <w:rFonts w:ascii="Calibri" w:hAnsi="Calibri" w:cs="Calibri"/>
        </w:rPr>
        <w:t> </w:t>
      </w:r>
      <w:r w:rsidRPr="00D2675B">
        <w:t>se</w:t>
      </w:r>
      <w:r w:rsidR="003C13EF">
        <w:rPr>
          <w:rFonts w:ascii="Calibri" w:hAnsi="Calibri" w:cs="Calibri"/>
        </w:rPr>
        <w:t> </w:t>
      </w:r>
      <w:r w:rsidRPr="00D2675B">
        <w:t>não</w:t>
      </w:r>
      <w:r w:rsidR="003C13EF">
        <w:rPr>
          <w:rFonts w:ascii="Calibri" w:hAnsi="Calibri" w:cs="Calibri"/>
        </w:rPr>
        <w:t> </w:t>
      </w:r>
      <w:r w:rsidRPr="00D2675B">
        <w:t>aplicável</w:t>
      </w:r>
      <w:r w:rsidR="003C13EF">
        <w:rPr>
          <w:rFonts w:ascii="Calibri" w:hAnsi="Calibri" w:cs="Calibri"/>
        </w:rPr>
        <w:t> </w:t>
      </w:r>
      <w:r w:rsidRPr="00D2675B">
        <w:t>o</w:t>
      </w:r>
      <w:r w:rsidR="003C13EF">
        <w:rPr>
          <w:rFonts w:ascii="Calibri" w:hAnsi="Calibri" w:cs="Calibri"/>
        </w:rPr>
        <w:t> </w:t>
      </w:r>
      <w:r w:rsidRPr="00D2675B">
        <w:t>elemento</w:t>
      </w:r>
      <w:r w:rsidR="003C13EF">
        <w:rPr>
          <w:rFonts w:ascii="Calibri" w:hAnsi="Calibri" w:cs="Calibri"/>
        </w:rPr>
        <w:t> </w:t>
      </w:r>
      <w:r w:rsidRPr="00D2675B">
        <w:t>Anexos]</w:t>
      </w:r>
    </w:p>
    <w:sectPr w:rsidR="00A245ED" w:rsidRPr="00D2675B" w:rsidSect="0029126B">
      <w:footerReference w:type="default" r:id="rId12"/>
      <w:pgSz w:w="11906" w:h="16838"/>
      <w:pgMar w:top="1418" w:right="1134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03D9E24" w14:textId="77777777" w:rsidR="00242862" w:rsidRDefault="00242862" w:rsidP="00C80E4C">
      <w:r>
        <w:separator/>
      </w:r>
    </w:p>
  </w:endnote>
  <w:endnote w:type="continuationSeparator" w:id="0">
    <w:p w14:paraId="2A6F8AA1" w14:textId="77777777" w:rsidR="00242862" w:rsidRDefault="00242862" w:rsidP="00C80E4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Porto Serif Light">
    <w:altName w:val="Calibri"/>
    <w:panose1 w:val="00000000000000000000"/>
    <w:charset w:val="00"/>
    <w:family w:val="moder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Porto Sans Bold">
    <w:altName w:val="Calibri"/>
    <w:panose1 w:val="00000000000000000000"/>
    <w:charset w:val="00"/>
    <w:family w:val="modern"/>
    <w:notTrueType/>
    <w:pitch w:val="variable"/>
    <w:sig w:usb0="00000003" w:usb1="00000000" w:usb2="00000000" w:usb3="00000000" w:csb0="00000001" w:csb1="00000000"/>
  </w:font>
  <w:font w:name="PortoSans-Bold">
    <w:altName w:val="Cambria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Porto Sans Light">
    <w:altName w:val="Calibri"/>
    <w:panose1 w:val="00000000000000000000"/>
    <w:charset w:val="00"/>
    <w:family w:val="modern"/>
    <w:notTrueType/>
    <w:pitch w:val="variable"/>
    <w:sig w:usb0="00000003" w:usb1="00000000" w:usb2="00000000" w:usb3="00000000" w:csb0="00000001" w:csb1="00000000"/>
  </w:font>
  <w:font w:name="PortoSans-Regular">
    <w:altName w:val="Cambria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Porto Serif">
    <w:altName w:val="Calibri"/>
    <w:panose1 w:val="00000000000000000000"/>
    <w:charset w:val="00"/>
    <w:family w:val="modern"/>
    <w:notTrueType/>
    <w:pitch w:val="variable"/>
    <w:sig w:usb0="00000003" w:usb1="00000000" w:usb2="00000000" w:usb3="00000000" w:csb0="00000001" w:csb1="00000000"/>
  </w:font>
  <w:font w:name="PortoSerif-Regular">
    <w:altName w:val="Calibri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PortoSerif-Light">
    <w:altName w:val="Calibri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PortoSans-Light">
    <w:altName w:val="Porto Sans Light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94EF8E5" w14:textId="77777777" w:rsidR="00076822" w:rsidRDefault="00076822" w:rsidP="00C80E4C">
    <w:pPr>
      <w:pStyle w:val="Rodap"/>
    </w:pPr>
  </w:p>
  <w:p w14:paraId="35AF224A" w14:textId="77777777" w:rsidR="00B545D3" w:rsidRDefault="00B545D3" w:rsidP="00C80E4C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1150E5D" w14:textId="3130D429" w:rsidR="00E4346D" w:rsidRDefault="00E4346D">
    <w:pPr>
      <w:pStyle w:val="Rodap"/>
      <w:jc w:val="right"/>
    </w:pPr>
  </w:p>
  <w:p w14:paraId="3FD4C76C" w14:textId="77777777" w:rsidR="00E4346D" w:rsidRDefault="00E4346D" w:rsidP="00C80E4C">
    <w:pPr>
      <w:pStyle w:val="Rodap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895434790"/>
      <w:docPartObj>
        <w:docPartGallery w:val="Page Numbers (Bottom of Page)"/>
        <w:docPartUnique/>
      </w:docPartObj>
    </w:sdtPr>
    <w:sdtContent>
      <w:p w14:paraId="42F15328" w14:textId="6A15C9B7" w:rsidR="009D411A" w:rsidRDefault="009D411A">
        <w:pPr>
          <w:pStyle w:val="Rodap"/>
          <w:jc w:val="right"/>
        </w:pPr>
        <w:r w:rsidRPr="00E4346D">
          <w:rPr>
            <w:sz w:val="20"/>
            <w:szCs w:val="20"/>
          </w:rPr>
          <w:fldChar w:fldCharType="begin"/>
        </w:r>
        <w:r w:rsidRPr="00E4346D">
          <w:rPr>
            <w:sz w:val="20"/>
            <w:szCs w:val="20"/>
          </w:rPr>
          <w:instrText>PAGE   \* MERGEFORMAT</w:instrText>
        </w:r>
        <w:r w:rsidRPr="00E4346D">
          <w:rPr>
            <w:sz w:val="20"/>
            <w:szCs w:val="20"/>
          </w:rPr>
          <w:fldChar w:fldCharType="separate"/>
        </w:r>
        <w:r w:rsidR="00280B78">
          <w:rPr>
            <w:noProof/>
            <w:sz w:val="20"/>
            <w:szCs w:val="20"/>
          </w:rPr>
          <w:t>11</w:t>
        </w:r>
        <w:r w:rsidRPr="00E4346D">
          <w:rPr>
            <w:sz w:val="20"/>
            <w:szCs w:val="20"/>
          </w:rPr>
          <w:fldChar w:fldCharType="end"/>
        </w:r>
      </w:p>
    </w:sdtContent>
  </w:sdt>
  <w:p w14:paraId="3F0FF255" w14:textId="77777777" w:rsidR="009D411A" w:rsidRDefault="009D411A" w:rsidP="00C80E4C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B17C008" w14:textId="77777777" w:rsidR="00242862" w:rsidRDefault="00242862" w:rsidP="00C80E4C">
      <w:r>
        <w:separator/>
      </w:r>
    </w:p>
  </w:footnote>
  <w:footnote w:type="continuationSeparator" w:id="0">
    <w:p w14:paraId="78CF8F50" w14:textId="77777777" w:rsidR="00242862" w:rsidRDefault="00242862" w:rsidP="00C80E4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E4380E"/>
    <w:multiLevelType w:val="multilevel"/>
    <w:tmpl w:val="69EC11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382417D"/>
    <w:multiLevelType w:val="multilevel"/>
    <w:tmpl w:val="501EE7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06A221A7"/>
    <w:multiLevelType w:val="multilevel"/>
    <w:tmpl w:val="91CA9E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F986E25"/>
    <w:multiLevelType w:val="multilevel"/>
    <w:tmpl w:val="933879D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10EC6A83"/>
    <w:multiLevelType w:val="multilevel"/>
    <w:tmpl w:val="DD267A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740275E"/>
    <w:multiLevelType w:val="hybridMultilevel"/>
    <w:tmpl w:val="D182FCC6"/>
    <w:lvl w:ilvl="0" w:tplc="08160001">
      <w:start w:val="1"/>
      <w:numFmt w:val="bullet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6" w15:restartNumberingAfterBreak="0">
    <w:nsid w:val="178040EE"/>
    <w:multiLevelType w:val="multilevel"/>
    <w:tmpl w:val="70D282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8F81D58"/>
    <w:multiLevelType w:val="multilevel"/>
    <w:tmpl w:val="D5E8D45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1D464511"/>
    <w:multiLevelType w:val="multilevel"/>
    <w:tmpl w:val="C6B0D03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1DFF785F"/>
    <w:multiLevelType w:val="multilevel"/>
    <w:tmpl w:val="E9C6060A"/>
    <w:lvl w:ilvl="0">
      <w:start w:val="1"/>
      <w:numFmt w:val="decimal"/>
      <w:pStyle w:val="Ttulo1"/>
      <w:lvlText w:val="%1"/>
      <w:lvlJc w:val="left"/>
      <w:pPr>
        <w:ind w:left="360" w:hanging="360"/>
      </w:pPr>
      <w:rPr>
        <w:rFonts w:hint="default"/>
        <w:spacing w:val="-20"/>
      </w:r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10" w15:restartNumberingAfterBreak="0">
    <w:nsid w:val="1FCB6C35"/>
    <w:multiLevelType w:val="hybridMultilevel"/>
    <w:tmpl w:val="F45CF61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F7077DB"/>
    <w:multiLevelType w:val="multilevel"/>
    <w:tmpl w:val="893AED1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51B54EF5"/>
    <w:multiLevelType w:val="multilevel"/>
    <w:tmpl w:val="27AC7888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 w15:restartNumberingAfterBreak="0">
    <w:nsid w:val="552F3CF0"/>
    <w:multiLevelType w:val="hybridMultilevel"/>
    <w:tmpl w:val="164267BA"/>
    <w:lvl w:ilvl="0" w:tplc="FF32C5EA">
      <w:start w:val="1"/>
      <w:numFmt w:val="decimal"/>
      <w:lvlText w:val="%1.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808622C"/>
    <w:multiLevelType w:val="multilevel"/>
    <w:tmpl w:val="FFB08C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5DF42B60"/>
    <w:multiLevelType w:val="multilevel"/>
    <w:tmpl w:val="703E8B36"/>
    <w:lvl w:ilvl="0">
      <w:start w:val="1"/>
      <w:numFmt w:val="decimal"/>
      <w:lvlText w:val="%1 - 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6" w15:restartNumberingAfterBreak="0">
    <w:nsid w:val="65F822C1"/>
    <w:multiLevelType w:val="multilevel"/>
    <w:tmpl w:val="0992A0B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68321FA9"/>
    <w:multiLevelType w:val="multilevel"/>
    <w:tmpl w:val="8826B0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69B9203A"/>
    <w:multiLevelType w:val="multilevel"/>
    <w:tmpl w:val="FCFCEFA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6CEC7720"/>
    <w:multiLevelType w:val="multilevel"/>
    <w:tmpl w:val="D25E0E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6E4E78F3"/>
    <w:multiLevelType w:val="multilevel"/>
    <w:tmpl w:val="CBCAC3D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71732946"/>
    <w:multiLevelType w:val="multilevel"/>
    <w:tmpl w:val="EEBA18F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 w15:restartNumberingAfterBreak="0">
    <w:nsid w:val="718C6031"/>
    <w:multiLevelType w:val="multilevel"/>
    <w:tmpl w:val="23BC5BA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72086585"/>
    <w:multiLevelType w:val="hybridMultilevel"/>
    <w:tmpl w:val="CABAE4F6"/>
    <w:lvl w:ilvl="0" w:tplc="20D63DFA">
      <w:start w:val="1"/>
      <w:numFmt w:val="decimal"/>
      <w:lvlText w:val="%1.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43F73D8"/>
    <w:multiLevelType w:val="multilevel"/>
    <w:tmpl w:val="3988781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5" w15:restartNumberingAfterBreak="0">
    <w:nsid w:val="765A2ACB"/>
    <w:multiLevelType w:val="multilevel"/>
    <w:tmpl w:val="CF62887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Times New Roman" w:hint="default"/>
        <w:sz w:val="20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 w15:restartNumberingAfterBreak="0">
    <w:nsid w:val="7889674C"/>
    <w:multiLevelType w:val="hybridMultilevel"/>
    <w:tmpl w:val="BF0A5754"/>
    <w:lvl w:ilvl="0" w:tplc="8C121094">
      <w:start w:val="1"/>
      <w:numFmt w:val="decimal"/>
      <w:lvlText w:val="%1.1 -"/>
      <w:lvlJc w:val="left"/>
      <w:pPr>
        <w:ind w:left="1571" w:hanging="360"/>
      </w:pPr>
      <w:rPr>
        <w:rFonts w:hint="default"/>
        <w:spacing w:val="-20"/>
      </w:rPr>
    </w:lvl>
    <w:lvl w:ilvl="1" w:tplc="08160019" w:tentative="1">
      <w:start w:val="1"/>
      <w:numFmt w:val="lowerLetter"/>
      <w:lvlText w:val="%2."/>
      <w:lvlJc w:val="left"/>
      <w:pPr>
        <w:ind w:left="2291" w:hanging="360"/>
      </w:pPr>
    </w:lvl>
    <w:lvl w:ilvl="2" w:tplc="0816001B" w:tentative="1">
      <w:start w:val="1"/>
      <w:numFmt w:val="lowerRoman"/>
      <w:lvlText w:val="%3."/>
      <w:lvlJc w:val="right"/>
      <w:pPr>
        <w:ind w:left="3011" w:hanging="180"/>
      </w:pPr>
    </w:lvl>
    <w:lvl w:ilvl="3" w:tplc="0816000F" w:tentative="1">
      <w:start w:val="1"/>
      <w:numFmt w:val="decimal"/>
      <w:lvlText w:val="%4."/>
      <w:lvlJc w:val="left"/>
      <w:pPr>
        <w:ind w:left="3731" w:hanging="360"/>
      </w:pPr>
    </w:lvl>
    <w:lvl w:ilvl="4" w:tplc="08160019" w:tentative="1">
      <w:start w:val="1"/>
      <w:numFmt w:val="lowerLetter"/>
      <w:lvlText w:val="%5."/>
      <w:lvlJc w:val="left"/>
      <w:pPr>
        <w:ind w:left="4451" w:hanging="360"/>
      </w:pPr>
    </w:lvl>
    <w:lvl w:ilvl="5" w:tplc="0816001B" w:tentative="1">
      <w:start w:val="1"/>
      <w:numFmt w:val="lowerRoman"/>
      <w:lvlText w:val="%6."/>
      <w:lvlJc w:val="right"/>
      <w:pPr>
        <w:ind w:left="5171" w:hanging="180"/>
      </w:pPr>
    </w:lvl>
    <w:lvl w:ilvl="6" w:tplc="0816000F" w:tentative="1">
      <w:start w:val="1"/>
      <w:numFmt w:val="decimal"/>
      <w:lvlText w:val="%7."/>
      <w:lvlJc w:val="left"/>
      <w:pPr>
        <w:ind w:left="5891" w:hanging="360"/>
      </w:pPr>
    </w:lvl>
    <w:lvl w:ilvl="7" w:tplc="08160019" w:tentative="1">
      <w:start w:val="1"/>
      <w:numFmt w:val="lowerLetter"/>
      <w:lvlText w:val="%8."/>
      <w:lvlJc w:val="left"/>
      <w:pPr>
        <w:ind w:left="6611" w:hanging="360"/>
      </w:pPr>
    </w:lvl>
    <w:lvl w:ilvl="8" w:tplc="0816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7" w15:restartNumberingAfterBreak="0">
    <w:nsid w:val="7AC518A0"/>
    <w:multiLevelType w:val="multilevel"/>
    <w:tmpl w:val="F58C886E"/>
    <w:lvl w:ilvl="0">
      <w:start w:val="1"/>
      <w:numFmt w:val="decimal"/>
      <w:lvlText w:val="%1 - 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 w16cid:durableId="1462334793">
    <w:abstractNumId w:val="8"/>
  </w:num>
  <w:num w:numId="2" w16cid:durableId="777484865">
    <w:abstractNumId w:val="7"/>
  </w:num>
  <w:num w:numId="3" w16cid:durableId="1456175767">
    <w:abstractNumId w:val="11"/>
  </w:num>
  <w:num w:numId="4" w16cid:durableId="1779762070">
    <w:abstractNumId w:val="12"/>
  </w:num>
  <w:num w:numId="5" w16cid:durableId="119342525">
    <w:abstractNumId w:val="24"/>
  </w:num>
  <w:num w:numId="6" w16cid:durableId="399058314">
    <w:abstractNumId w:val="21"/>
  </w:num>
  <w:num w:numId="7" w16cid:durableId="805315966">
    <w:abstractNumId w:val="13"/>
  </w:num>
  <w:num w:numId="8" w16cid:durableId="1977175346">
    <w:abstractNumId w:val="23"/>
  </w:num>
  <w:num w:numId="9" w16cid:durableId="953826513">
    <w:abstractNumId w:val="9"/>
  </w:num>
  <w:num w:numId="10" w16cid:durableId="1628589116">
    <w:abstractNumId w:val="27"/>
  </w:num>
  <w:num w:numId="11" w16cid:durableId="2052148402">
    <w:abstractNumId w:val="15"/>
  </w:num>
  <w:num w:numId="12" w16cid:durableId="1954434174">
    <w:abstractNumId w:val="26"/>
  </w:num>
  <w:num w:numId="13" w16cid:durableId="1707215803">
    <w:abstractNumId w:val="4"/>
  </w:num>
  <w:num w:numId="14" w16cid:durableId="969435844">
    <w:abstractNumId w:val="1"/>
  </w:num>
  <w:num w:numId="15" w16cid:durableId="1084954033">
    <w:abstractNumId w:val="19"/>
  </w:num>
  <w:num w:numId="16" w16cid:durableId="1134911938">
    <w:abstractNumId w:val="17"/>
  </w:num>
  <w:num w:numId="17" w16cid:durableId="1275594982">
    <w:abstractNumId w:val="6"/>
  </w:num>
  <w:num w:numId="18" w16cid:durableId="656499848">
    <w:abstractNumId w:val="2"/>
  </w:num>
  <w:num w:numId="19" w16cid:durableId="2053573190">
    <w:abstractNumId w:val="0"/>
  </w:num>
  <w:num w:numId="20" w16cid:durableId="1701121685">
    <w:abstractNumId w:val="14"/>
  </w:num>
  <w:num w:numId="21" w16cid:durableId="196041414">
    <w:abstractNumId w:val="5"/>
  </w:num>
  <w:num w:numId="22" w16cid:durableId="1765346421">
    <w:abstractNumId w:val="10"/>
  </w:num>
  <w:num w:numId="23" w16cid:durableId="981152000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 w16cid:durableId="615334793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 w16cid:durableId="43606114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 w16cid:durableId="2111536307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 w16cid:durableId="324168328">
    <w:abstractNumId w:val="25"/>
    <w:lvlOverride w:ilvl="0">
      <w:startOverride w:val="1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 w16cid:durableId="1683362402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20C97"/>
    <w:rsid w:val="000327F7"/>
    <w:rsid w:val="000337C9"/>
    <w:rsid w:val="000455C5"/>
    <w:rsid w:val="00057199"/>
    <w:rsid w:val="00060183"/>
    <w:rsid w:val="000672BF"/>
    <w:rsid w:val="000727F3"/>
    <w:rsid w:val="00073081"/>
    <w:rsid w:val="00076822"/>
    <w:rsid w:val="00083C9C"/>
    <w:rsid w:val="000919F7"/>
    <w:rsid w:val="00091B8F"/>
    <w:rsid w:val="0009709B"/>
    <w:rsid w:val="000B2C47"/>
    <w:rsid w:val="000B517F"/>
    <w:rsid w:val="000C36DF"/>
    <w:rsid w:val="000C57F1"/>
    <w:rsid w:val="000C67CE"/>
    <w:rsid w:val="000D3CDC"/>
    <w:rsid w:val="000E4EA8"/>
    <w:rsid w:val="000E58F0"/>
    <w:rsid w:val="000E7A00"/>
    <w:rsid w:val="000F1551"/>
    <w:rsid w:val="00107816"/>
    <w:rsid w:val="00114115"/>
    <w:rsid w:val="001277C7"/>
    <w:rsid w:val="00141832"/>
    <w:rsid w:val="00154BCB"/>
    <w:rsid w:val="001670B2"/>
    <w:rsid w:val="001A3B71"/>
    <w:rsid w:val="001D642E"/>
    <w:rsid w:val="001E0530"/>
    <w:rsid w:val="001F188B"/>
    <w:rsid w:val="001F7B42"/>
    <w:rsid w:val="0020263B"/>
    <w:rsid w:val="0020762A"/>
    <w:rsid w:val="00242862"/>
    <w:rsid w:val="0024416D"/>
    <w:rsid w:val="002517C6"/>
    <w:rsid w:val="00251E5E"/>
    <w:rsid w:val="00253436"/>
    <w:rsid w:val="002640D8"/>
    <w:rsid w:val="002679F2"/>
    <w:rsid w:val="00270AD8"/>
    <w:rsid w:val="0027691B"/>
    <w:rsid w:val="00280A5F"/>
    <w:rsid w:val="00280B78"/>
    <w:rsid w:val="00281DA0"/>
    <w:rsid w:val="00281E53"/>
    <w:rsid w:val="00286BBB"/>
    <w:rsid w:val="0029126B"/>
    <w:rsid w:val="00292A19"/>
    <w:rsid w:val="002B1C7C"/>
    <w:rsid w:val="002C420A"/>
    <w:rsid w:val="002D04BB"/>
    <w:rsid w:val="002D3137"/>
    <w:rsid w:val="002D4368"/>
    <w:rsid w:val="002F4FD7"/>
    <w:rsid w:val="00304C2C"/>
    <w:rsid w:val="00304C32"/>
    <w:rsid w:val="003065BE"/>
    <w:rsid w:val="00315399"/>
    <w:rsid w:val="003223F3"/>
    <w:rsid w:val="00323365"/>
    <w:rsid w:val="0032798B"/>
    <w:rsid w:val="00337A64"/>
    <w:rsid w:val="003628B2"/>
    <w:rsid w:val="00364A38"/>
    <w:rsid w:val="00364CF6"/>
    <w:rsid w:val="00367CA0"/>
    <w:rsid w:val="00371809"/>
    <w:rsid w:val="003769BF"/>
    <w:rsid w:val="00382395"/>
    <w:rsid w:val="0039134B"/>
    <w:rsid w:val="003A0E1F"/>
    <w:rsid w:val="003A6660"/>
    <w:rsid w:val="003A777F"/>
    <w:rsid w:val="003B3691"/>
    <w:rsid w:val="003B4A0A"/>
    <w:rsid w:val="003C13EF"/>
    <w:rsid w:val="003D00F6"/>
    <w:rsid w:val="003D18A8"/>
    <w:rsid w:val="003E3491"/>
    <w:rsid w:val="00411285"/>
    <w:rsid w:val="00413A08"/>
    <w:rsid w:val="00421437"/>
    <w:rsid w:val="004263C8"/>
    <w:rsid w:val="00430614"/>
    <w:rsid w:val="00432441"/>
    <w:rsid w:val="00433F03"/>
    <w:rsid w:val="00440343"/>
    <w:rsid w:val="0044164B"/>
    <w:rsid w:val="00466279"/>
    <w:rsid w:val="00487868"/>
    <w:rsid w:val="004A09F1"/>
    <w:rsid w:val="004B6479"/>
    <w:rsid w:val="004C2D0A"/>
    <w:rsid w:val="004D2878"/>
    <w:rsid w:val="004D5D44"/>
    <w:rsid w:val="004E5701"/>
    <w:rsid w:val="004F0A9A"/>
    <w:rsid w:val="00503A8A"/>
    <w:rsid w:val="005060C5"/>
    <w:rsid w:val="005170DF"/>
    <w:rsid w:val="00521B7B"/>
    <w:rsid w:val="00526037"/>
    <w:rsid w:val="00542D98"/>
    <w:rsid w:val="00545A27"/>
    <w:rsid w:val="00577FDF"/>
    <w:rsid w:val="005820C4"/>
    <w:rsid w:val="005C56BA"/>
    <w:rsid w:val="005D1639"/>
    <w:rsid w:val="005D6C27"/>
    <w:rsid w:val="005E7B29"/>
    <w:rsid w:val="00616384"/>
    <w:rsid w:val="0062680E"/>
    <w:rsid w:val="0063129B"/>
    <w:rsid w:val="00634E48"/>
    <w:rsid w:val="00642E71"/>
    <w:rsid w:val="00643D5E"/>
    <w:rsid w:val="006544E0"/>
    <w:rsid w:val="00657D83"/>
    <w:rsid w:val="00665845"/>
    <w:rsid w:val="00676FC6"/>
    <w:rsid w:val="00686360"/>
    <w:rsid w:val="0069106B"/>
    <w:rsid w:val="006A69BF"/>
    <w:rsid w:val="006B532F"/>
    <w:rsid w:val="006C3E33"/>
    <w:rsid w:val="006D2C06"/>
    <w:rsid w:val="006D38D4"/>
    <w:rsid w:val="006E0FBC"/>
    <w:rsid w:val="006E3912"/>
    <w:rsid w:val="006F5BB2"/>
    <w:rsid w:val="006F73DB"/>
    <w:rsid w:val="0071669B"/>
    <w:rsid w:val="007167D7"/>
    <w:rsid w:val="00727FD9"/>
    <w:rsid w:val="007750C4"/>
    <w:rsid w:val="0077691F"/>
    <w:rsid w:val="007923BF"/>
    <w:rsid w:val="00793B6E"/>
    <w:rsid w:val="007A0869"/>
    <w:rsid w:val="007A3642"/>
    <w:rsid w:val="007A7100"/>
    <w:rsid w:val="007A750C"/>
    <w:rsid w:val="007A7644"/>
    <w:rsid w:val="007C7E9F"/>
    <w:rsid w:val="007D3CF5"/>
    <w:rsid w:val="007E2E6F"/>
    <w:rsid w:val="007F034D"/>
    <w:rsid w:val="007F08D6"/>
    <w:rsid w:val="008013DA"/>
    <w:rsid w:val="00802D5B"/>
    <w:rsid w:val="00805272"/>
    <w:rsid w:val="008058C5"/>
    <w:rsid w:val="008113A7"/>
    <w:rsid w:val="00823B28"/>
    <w:rsid w:val="00841269"/>
    <w:rsid w:val="00844A97"/>
    <w:rsid w:val="00855220"/>
    <w:rsid w:val="00861E0E"/>
    <w:rsid w:val="00877EEE"/>
    <w:rsid w:val="008D0FCC"/>
    <w:rsid w:val="008D3C2B"/>
    <w:rsid w:val="008E3596"/>
    <w:rsid w:val="009179C0"/>
    <w:rsid w:val="00920C97"/>
    <w:rsid w:val="00922D65"/>
    <w:rsid w:val="00930B94"/>
    <w:rsid w:val="009410DC"/>
    <w:rsid w:val="00944346"/>
    <w:rsid w:val="00955681"/>
    <w:rsid w:val="00961F6B"/>
    <w:rsid w:val="00986B66"/>
    <w:rsid w:val="009A0514"/>
    <w:rsid w:val="009A3633"/>
    <w:rsid w:val="009B718E"/>
    <w:rsid w:val="009C37CD"/>
    <w:rsid w:val="009D411A"/>
    <w:rsid w:val="009E73E0"/>
    <w:rsid w:val="009E7511"/>
    <w:rsid w:val="009F1D52"/>
    <w:rsid w:val="009F3C77"/>
    <w:rsid w:val="00A05C70"/>
    <w:rsid w:val="00A07EA4"/>
    <w:rsid w:val="00A10458"/>
    <w:rsid w:val="00A21EFC"/>
    <w:rsid w:val="00A245AD"/>
    <w:rsid w:val="00A245ED"/>
    <w:rsid w:val="00A323BE"/>
    <w:rsid w:val="00A61309"/>
    <w:rsid w:val="00A7476F"/>
    <w:rsid w:val="00A75469"/>
    <w:rsid w:val="00A77C4F"/>
    <w:rsid w:val="00A80331"/>
    <w:rsid w:val="00A8526C"/>
    <w:rsid w:val="00AA76C5"/>
    <w:rsid w:val="00AE335A"/>
    <w:rsid w:val="00AE53D2"/>
    <w:rsid w:val="00AE57D4"/>
    <w:rsid w:val="00AE78B5"/>
    <w:rsid w:val="00AF22AE"/>
    <w:rsid w:val="00B10E2D"/>
    <w:rsid w:val="00B16F91"/>
    <w:rsid w:val="00B1714F"/>
    <w:rsid w:val="00B1720E"/>
    <w:rsid w:val="00B25C22"/>
    <w:rsid w:val="00B30193"/>
    <w:rsid w:val="00B476AB"/>
    <w:rsid w:val="00B540E3"/>
    <w:rsid w:val="00B545D3"/>
    <w:rsid w:val="00B65BEC"/>
    <w:rsid w:val="00B80623"/>
    <w:rsid w:val="00B8152D"/>
    <w:rsid w:val="00B841C7"/>
    <w:rsid w:val="00B873E0"/>
    <w:rsid w:val="00BC0BE8"/>
    <w:rsid w:val="00BD60F6"/>
    <w:rsid w:val="00BE24FA"/>
    <w:rsid w:val="00BF116E"/>
    <w:rsid w:val="00BF39CB"/>
    <w:rsid w:val="00BF5D10"/>
    <w:rsid w:val="00C04E9D"/>
    <w:rsid w:val="00C15DEE"/>
    <w:rsid w:val="00C170CE"/>
    <w:rsid w:val="00C452F0"/>
    <w:rsid w:val="00C550EA"/>
    <w:rsid w:val="00C71D7B"/>
    <w:rsid w:val="00C80E4C"/>
    <w:rsid w:val="00C84369"/>
    <w:rsid w:val="00C9162F"/>
    <w:rsid w:val="00C946A9"/>
    <w:rsid w:val="00C970C2"/>
    <w:rsid w:val="00CD73FF"/>
    <w:rsid w:val="00CE6692"/>
    <w:rsid w:val="00CF3F99"/>
    <w:rsid w:val="00D17F53"/>
    <w:rsid w:val="00D21BB2"/>
    <w:rsid w:val="00D2675B"/>
    <w:rsid w:val="00D3199B"/>
    <w:rsid w:val="00D40534"/>
    <w:rsid w:val="00D425D2"/>
    <w:rsid w:val="00D44C62"/>
    <w:rsid w:val="00D564D3"/>
    <w:rsid w:val="00D70974"/>
    <w:rsid w:val="00D8004E"/>
    <w:rsid w:val="00D90D0C"/>
    <w:rsid w:val="00DA6935"/>
    <w:rsid w:val="00DB7348"/>
    <w:rsid w:val="00DC2A5F"/>
    <w:rsid w:val="00DD042D"/>
    <w:rsid w:val="00DF2ADE"/>
    <w:rsid w:val="00DF3DBA"/>
    <w:rsid w:val="00DF4ECE"/>
    <w:rsid w:val="00E05575"/>
    <w:rsid w:val="00E17671"/>
    <w:rsid w:val="00E23B4C"/>
    <w:rsid w:val="00E2495F"/>
    <w:rsid w:val="00E272DA"/>
    <w:rsid w:val="00E42375"/>
    <w:rsid w:val="00E4346D"/>
    <w:rsid w:val="00E51D59"/>
    <w:rsid w:val="00E524F8"/>
    <w:rsid w:val="00E552A2"/>
    <w:rsid w:val="00E613ED"/>
    <w:rsid w:val="00E66BC8"/>
    <w:rsid w:val="00E74FD5"/>
    <w:rsid w:val="00E77DBD"/>
    <w:rsid w:val="00E80D38"/>
    <w:rsid w:val="00E8774A"/>
    <w:rsid w:val="00E966E2"/>
    <w:rsid w:val="00EA7A5A"/>
    <w:rsid w:val="00EB4591"/>
    <w:rsid w:val="00EC19AD"/>
    <w:rsid w:val="00ED3B13"/>
    <w:rsid w:val="00EE21EF"/>
    <w:rsid w:val="00EF1CEE"/>
    <w:rsid w:val="00EF4028"/>
    <w:rsid w:val="00EF49C2"/>
    <w:rsid w:val="00F0320C"/>
    <w:rsid w:val="00F03B19"/>
    <w:rsid w:val="00F069C8"/>
    <w:rsid w:val="00F10BA8"/>
    <w:rsid w:val="00F24C4A"/>
    <w:rsid w:val="00F530AB"/>
    <w:rsid w:val="00F539BF"/>
    <w:rsid w:val="00F67088"/>
    <w:rsid w:val="00F75402"/>
    <w:rsid w:val="00F82EC5"/>
    <w:rsid w:val="00F85934"/>
    <w:rsid w:val="00F87D5B"/>
    <w:rsid w:val="00F97EBC"/>
    <w:rsid w:val="00FB7FD0"/>
    <w:rsid w:val="00FC30E3"/>
    <w:rsid w:val="00FD1890"/>
    <w:rsid w:val="00FD24B7"/>
    <w:rsid w:val="00FD43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6A75814"/>
  <w15:docId w15:val="{DADC802D-C591-4012-A1A7-ED3218E07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82EC5"/>
    <w:pPr>
      <w:spacing w:after="0" w:line="360" w:lineRule="auto"/>
      <w:ind w:firstLine="851"/>
      <w:jc w:val="both"/>
    </w:pPr>
    <w:rPr>
      <w:rFonts w:ascii="Porto Serif Light" w:hAnsi="Porto Serif Light" w:cs="Arial"/>
      <w:sz w:val="24"/>
      <w:szCs w:val="24"/>
    </w:rPr>
  </w:style>
  <w:style w:type="paragraph" w:styleId="Ttulo1">
    <w:name w:val="heading 1"/>
    <w:basedOn w:val="Normal"/>
    <w:next w:val="Normal"/>
    <w:link w:val="Ttulo1Carter"/>
    <w:uiPriority w:val="9"/>
    <w:qFormat/>
    <w:rsid w:val="00BC0BE8"/>
    <w:pPr>
      <w:numPr>
        <w:numId w:val="9"/>
      </w:numPr>
      <w:outlineLvl w:val="0"/>
    </w:pPr>
    <w:rPr>
      <w:b/>
      <w:caps/>
    </w:rPr>
  </w:style>
  <w:style w:type="paragraph" w:styleId="Ttulo2">
    <w:name w:val="heading 2"/>
    <w:basedOn w:val="Normal"/>
    <w:next w:val="Normal"/>
    <w:link w:val="Ttulo2Carter"/>
    <w:uiPriority w:val="9"/>
    <w:unhideWhenUsed/>
    <w:qFormat/>
    <w:rsid w:val="00C80E4C"/>
    <w:pPr>
      <w:keepNext/>
      <w:keepLines/>
      <w:numPr>
        <w:ilvl w:val="1"/>
        <w:numId w:val="9"/>
      </w:numPr>
      <w:outlineLvl w:val="1"/>
    </w:pPr>
    <w:rPr>
      <w:rFonts w:eastAsiaTheme="majorEastAsia" w:cstheme="majorBidi"/>
      <w:b/>
      <w:szCs w:val="26"/>
    </w:rPr>
  </w:style>
  <w:style w:type="paragraph" w:styleId="Ttulo3">
    <w:name w:val="heading 3"/>
    <w:basedOn w:val="Normal"/>
    <w:next w:val="Normal"/>
    <w:link w:val="Ttulo3Carter"/>
    <w:uiPriority w:val="9"/>
    <w:unhideWhenUsed/>
    <w:qFormat/>
    <w:rsid w:val="00C80E4C"/>
    <w:pPr>
      <w:keepNext/>
      <w:keepLines/>
      <w:numPr>
        <w:ilvl w:val="2"/>
        <w:numId w:val="9"/>
      </w:numPr>
      <w:outlineLvl w:val="2"/>
    </w:pPr>
    <w:rPr>
      <w:rFonts w:eastAsiaTheme="majorEastAsia" w:cstheme="majorBidi"/>
      <w:b/>
    </w:rPr>
  </w:style>
  <w:style w:type="paragraph" w:styleId="Ttulo4">
    <w:name w:val="heading 4"/>
    <w:basedOn w:val="Ttulo3"/>
    <w:next w:val="Normal"/>
    <w:link w:val="Ttulo4Carter"/>
    <w:uiPriority w:val="9"/>
    <w:unhideWhenUsed/>
    <w:qFormat/>
    <w:rsid w:val="00C80E4C"/>
    <w:pPr>
      <w:numPr>
        <w:ilvl w:val="3"/>
      </w:numPr>
      <w:outlineLvl w:val="3"/>
    </w:pPr>
  </w:style>
  <w:style w:type="paragraph" w:styleId="Ttulo5">
    <w:name w:val="heading 5"/>
    <w:basedOn w:val="Normal"/>
    <w:next w:val="Normal"/>
    <w:link w:val="Ttulo5Carter"/>
    <w:uiPriority w:val="9"/>
    <w:unhideWhenUsed/>
    <w:qFormat/>
    <w:rsid w:val="00577FDF"/>
    <w:pPr>
      <w:keepNext/>
      <w:keepLines/>
      <w:numPr>
        <w:ilvl w:val="4"/>
        <w:numId w:val="9"/>
      </w:numPr>
      <w:outlineLvl w:val="4"/>
    </w:pPr>
    <w:rPr>
      <w:rFonts w:eastAsiaTheme="majorEastAsia" w:cstheme="majorBidi"/>
      <w:b/>
    </w:rPr>
  </w:style>
  <w:style w:type="paragraph" w:styleId="Ttulo6">
    <w:name w:val="heading 6"/>
    <w:basedOn w:val="Normal"/>
    <w:next w:val="Normal"/>
    <w:link w:val="Ttulo6Carter"/>
    <w:uiPriority w:val="9"/>
    <w:semiHidden/>
    <w:unhideWhenUsed/>
    <w:qFormat/>
    <w:rsid w:val="00C80E4C"/>
    <w:pPr>
      <w:keepNext/>
      <w:keepLines/>
      <w:numPr>
        <w:ilvl w:val="5"/>
        <w:numId w:val="9"/>
      </w:numPr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7">
    <w:name w:val="heading 7"/>
    <w:basedOn w:val="Normal"/>
    <w:next w:val="Normal"/>
    <w:link w:val="Ttulo7Carter"/>
    <w:uiPriority w:val="9"/>
    <w:semiHidden/>
    <w:unhideWhenUsed/>
    <w:qFormat/>
    <w:rsid w:val="00C80E4C"/>
    <w:pPr>
      <w:keepNext/>
      <w:keepLines/>
      <w:numPr>
        <w:ilvl w:val="6"/>
        <w:numId w:val="9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8">
    <w:name w:val="heading 8"/>
    <w:basedOn w:val="Normal"/>
    <w:next w:val="Normal"/>
    <w:link w:val="Ttulo8Carter"/>
    <w:uiPriority w:val="9"/>
    <w:semiHidden/>
    <w:unhideWhenUsed/>
    <w:qFormat/>
    <w:rsid w:val="00C80E4C"/>
    <w:pPr>
      <w:keepNext/>
      <w:keepLines/>
      <w:numPr>
        <w:ilvl w:val="7"/>
        <w:numId w:val="9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tulo9">
    <w:name w:val="heading 9"/>
    <w:basedOn w:val="Normal"/>
    <w:next w:val="Normal"/>
    <w:link w:val="Ttulo9Carter"/>
    <w:uiPriority w:val="9"/>
    <w:semiHidden/>
    <w:unhideWhenUsed/>
    <w:qFormat/>
    <w:rsid w:val="00C80E4C"/>
    <w:pPr>
      <w:keepNext/>
      <w:keepLines/>
      <w:numPr>
        <w:ilvl w:val="8"/>
        <w:numId w:val="9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arter"/>
    <w:uiPriority w:val="99"/>
    <w:unhideWhenUsed/>
    <w:rsid w:val="00B545D3"/>
    <w:pPr>
      <w:tabs>
        <w:tab w:val="center" w:pos="4252"/>
        <w:tab w:val="right" w:pos="8504"/>
      </w:tabs>
      <w:spacing w:line="240" w:lineRule="auto"/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B545D3"/>
  </w:style>
  <w:style w:type="paragraph" w:styleId="Rodap">
    <w:name w:val="footer"/>
    <w:basedOn w:val="Normal"/>
    <w:link w:val="RodapCarter"/>
    <w:uiPriority w:val="99"/>
    <w:unhideWhenUsed/>
    <w:rsid w:val="00B545D3"/>
    <w:pPr>
      <w:tabs>
        <w:tab w:val="center" w:pos="4252"/>
        <w:tab w:val="right" w:pos="8504"/>
      </w:tabs>
      <w:spacing w:line="240" w:lineRule="auto"/>
    </w:pPr>
  </w:style>
  <w:style w:type="character" w:customStyle="1" w:styleId="RodapCarter">
    <w:name w:val="Rodapé Caráter"/>
    <w:basedOn w:val="Tipodeletrapredefinidodopargrafo"/>
    <w:link w:val="Rodap"/>
    <w:uiPriority w:val="99"/>
    <w:rsid w:val="00B545D3"/>
  </w:style>
  <w:style w:type="table" w:styleId="TabelacomGrelha">
    <w:name w:val="Table Grid"/>
    <w:basedOn w:val="Tabelanormal"/>
    <w:uiPriority w:val="59"/>
    <w:rsid w:val="005D16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1Carter">
    <w:name w:val="Título 1 Caráter"/>
    <w:basedOn w:val="Tipodeletrapredefinidodopargrafo"/>
    <w:link w:val="Ttulo1"/>
    <w:uiPriority w:val="9"/>
    <w:rsid w:val="00C80E4C"/>
    <w:rPr>
      <w:rFonts w:ascii="Porto Serif Light" w:hAnsi="Porto Serif Light" w:cs="Arial"/>
      <w:b/>
      <w:caps/>
      <w:sz w:val="24"/>
      <w:szCs w:val="24"/>
    </w:rPr>
  </w:style>
  <w:style w:type="character" w:styleId="Hiperligao">
    <w:name w:val="Hyperlink"/>
    <w:basedOn w:val="Tipodeletrapredefinidodopargrafo"/>
    <w:uiPriority w:val="99"/>
    <w:unhideWhenUsed/>
    <w:rsid w:val="004B6479"/>
    <w:rPr>
      <w:color w:val="0000FF" w:themeColor="hyperlink"/>
      <w:u w:val="single"/>
    </w:rPr>
  </w:style>
  <w:style w:type="paragraph" w:styleId="ndicedeilustraes">
    <w:name w:val="table of figures"/>
    <w:basedOn w:val="Normal"/>
    <w:next w:val="Normal"/>
    <w:uiPriority w:val="99"/>
    <w:unhideWhenUsed/>
    <w:rsid w:val="00083C9C"/>
    <w:pPr>
      <w:ind w:firstLine="0"/>
    </w:pPr>
  </w:style>
  <w:style w:type="paragraph" w:styleId="ndice1">
    <w:name w:val="toc 1"/>
    <w:basedOn w:val="Ttulo"/>
    <w:next w:val="Normal"/>
    <w:autoRedefine/>
    <w:uiPriority w:val="39"/>
    <w:unhideWhenUsed/>
    <w:rsid w:val="000337C9"/>
    <w:pPr>
      <w:ind w:left="284" w:hanging="284"/>
    </w:pPr>
    <w:rPr>
      <w:b w:val="0"/>
    </w:rPr>
  </w:style>
  <w:style w:type="paragraph" w:styleId="Legenda">
    <w:name w:val="caption"/>
    <w:basedOn w:val="Normal"/>
    <w:next w:val="Normal"/>
    <w:uiPriority w:val="35"/>
    <w:unhideWhenUsed/>
    <w:qFormat/>
    <w:rsid w:val="00642E71"/>
    <w:rPr>
      <w:iCs/>
      <w:sz w:val="20"/>
      <w:szCs w:val="18"/>
    </w:rPr>
  </w:style>
  <w:style w:type="paragraph" w:styleId="PargrafodaLista">
    <w:name w:val="List Paragraph"/>
    <w:basedOn w:val="Normal"/>
    <w:uiPriority w:val="34"/>
    <w:qFormat/>
    <w:rsid w:val="00577FDF"/>
    <w:pPr>
      <w:contextualSpacing/>
    </w:pPr>
  </w:style>
  <w:style w:type="character" w:customStyle="1" w:styleId="Ttulo3Carter">
    <w:name w:val="Título 3 Caráter"/>
    <w:basedOn w:val="Tipodeletrapredefinidodopargrafo"/>
    <w:link w:val="Ttulo3"/>
    <w:uiPriority w:val="9"/>
    <w:rsid w:val="00C80E4C"/>
    <w:rPr>
      <w:rFonts w:ascii="Porto Serif Light" w:eastAsiaTheme="majorEastAsia" w:hAnsi="Porto Serif Light" w:cstheme="majorBidi"/>
      <w:b/>
      <w:sz w:val="24"/>
      <w:szCs w:val="24"/>
    </w:rPr>
  </w:style>
  <w:style w:type="character" w:customStyle="1" w:styleId="Ttulo2Carter">
    <w:name w:val="Título 2 Caráter"/>
    <w:basedOn w:val="Tipodeletrapredefinidodopargrafo"/>
    <w:link w:val="Ttulo2"/>
    <w:uiPriority w:val="9"/>
    <w:rsid w:val="00C80E4C"/>
    <w:rPr>
      <w:rFonts w:ascii="Porto Serif Light" w:eastAsiaTheme="majorEastAsia" w:hAnsi="Porto Serif Light" w:cstheme="majorBidi"/>
      <w:b/>
      <w:sz w:val="24"/>
      <w:szCs w:val="26"/>
    </w:rPr>
  </w:style>
  <w:style w:type="paragraph" w:styleId="Ttulo">
    <w:name w:val="Title"/>
    <w:basedOn w:val="Normal"/>
    <w:next w:val="Normal"/>
    <w:link w:val="TtuloCarter"/>
    <w:uiPriority w:val="10"/>
    <w:qFormat/>
    <w:rsid w:val="00E05575"/>
    <w:pPr>
      <w:ind w:firstLine="0"/>
    </w:pPr>
    <w:rPr>
      <w:b/>
      <w:caps/>
    </w:rPr>
  </w:style>
  <w:style w:type="character" w:customStyle="1" w:styleId="TtuloCarter">
    <w:name w:val="Título Caráter"/>
    <w:basedOn w:val="Tipodeletrapredefinidodopargrafo"/>
    <w:link w:val="Ttulo"/>
    <w:uiPriority w:val="10"/>
    <w:rsid w:val="00E05575"/>
    <w:rPr>
      <w:rFonts w:ascii="Porto Serif Light" w:hAnsi="Porto Serif Light" w:cs="Arial"/>
      <w:b/>
      <w:caps/>
      <w:sz w:val="24"/>
      <w:szCs w:val="24"/>
    </w:rPr>
  </w:style>
  <w:style w:type="paragraph" w:styleId="Subttulo">
    <w:name w:val="Subtitle"/>
    <w:basedOn w:val="Normal"/>
    <w:next w:val="Normal"/>
    <w:link w:val="SubttuloCarter"/>
    <w:uiPriority w:val="11"/>
    <w:qFormat/>
    <w:rsid w:val="006D38D4"/>
    <w:pPr>
      <w:numPr>
        <w:ilvl w:val="1"/>
      </w:numPr>
      <w:ind w:firstLine="851"/>
    </w:pPr>
    <w:rPr>
      <w:rFonts w:eastAsiaTheme="minorEastAsia"/>
      <w:spacing w:val="15"/>
    </w:rPr>
  </w:style>
  <w:style w:type="character" w:customStyle="1" w:styleId="SubttuloCarter">
    <w:name w:val="Subtítulo Caráter"/>
    <w:basedOn w:val="Tipodeletrapredefinidodopargrafo"/>
    <w:link w:val="Subttulo"/>
    <w:uiPriority w:val="11"/>
    <w:rsid w:val="006D38D4"/>
    <w:rPr>
      <w:rFonts w:ascii="Porto Serif Light" w:eastAsiaTheme="minorEastAsia" w:hAnsi="Porto Serif Light"/>
      <w:spacing w:val="15"/>
      <w:sz w:val="24"/>
    </w:rPr>
  </w:style>
  <w:style w:type="character" w:customStyle="1" w:styleId="Ttulo4Carter">
    <w:name w:val="Título 4 Caráter"/>
    <w:basedOn w:val="Tipodeletrapredefinidodopargrafo"/>
    <w:link w:val="Ttulo4"/>
    <w:uiPriority w:val="9"/>
    <w:rsid w:val="00C80E4C"/>
    <w:rPr>
      <w:rFonts w:ascii="Porto Serif Light" w:eastAsiaTheme="majorEastAsia" w:hAnsi="Porto Serif Light" w:cstheme="majorBidi"/>
      <w:b/>
      <w:sz w:val="24"/>
      <w:szCs w:val="24"/>
    </w:rPr>
  </w:style>
  <w:style w:type="character" w:customStyle="1" w:styleId="Ttulo5Carter">
    <w:name w:val="Título 5 Caráter"/>
    <w:basedOn w:val="Tipodeletrapredefinidodopargrafo"/>
    <w:link w:val="Ttulo5"/>
    <w:uiPriority w:val="9"/>
    <w:rsid w:val="00577FDF"/>
    <w:rPr>
      <w:rFonts w:ascii="Porto Serif Light" w:eastAsiaTheme="majorEastAsia" w:hAnsi="Porto Serif Light" w:cstheme="majorBidi"/>
      <w:b/>
      <w:sz w:val="24"/>
    </w:rPr>
  </w:style>
  <w:style w:type="character" w:customStyle="1" w:styleId="Ttulo6Carter">
    <w:name w:val="Título 6 Caráter"/>
    <w:basedOn w:val="Tipodeletrapredefinidodopargrafo"/>
    <w:link w:val="Ttulo6"/>
    <w:uiPriority w:val="9"/>
    <w:semiHidden/>
    <w:rsid w:val="00C80E4C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Ttulo7Carter">
    <w:name w:val="Título 7 Caráter"/>
    <w:basedOn w:val="Tipodeletrapredefinidodopargrafo"/>
    <w:link w:val="Ttulo7"/>
    <w:uiPriority w:val="9"/>
    <w:semiHidden/>
    <w:rsid w:val="00C80E4C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</w:rPr>
  </w:style>
  <w:style w:type="character" w:customStyle="1" w:styleId="Ttulo8Carter">
    <w:name w:val="Título 8 Caráter"/>
    <w:basedOn w:val="Tipodeletrapredefinidodopargrafo"/>
    <w:link w:val="Ttulo8"/>
    <w:uiPriority w:val="9"/>
    <w:semiHidden/>
    <w:rsid w:val="00C80E4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tulo9Carter">
    <w:name w:val="Título 9 Caráter"/>
    <w:basedOn w:val="Tipodeletrapredefinidodopargrafo"/>
    <w:link w:val="Ttulo9"/>
    <w:uiPriority w:val="9"/>
    <w:semiHidden/>
    <w:rsid w:val="00C80E4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ndice2">
    <w:name w:val="toc 2"/>
    <w:basedOn w:val="Normal"/>
    <w:next w:val="Normal"/>
    <w:autoRedefine/>
    <w:uiPriority w:val="39"/>
    <w:unhideWhenUsed/>
    <w:rsid w:val="00141832"/>
    <w:pPr>
      <w:ind w:left="681" w:hanging="454"/>
    </w:pPr>
  </w:style>
  <w:style w:type="paragraph" w:styleId="ndice3">
    <w:name w:val="toc 3"/>
    <w:basedOn w:val="Normal"/>
    <w:next w:val="Normal"/>
    <w:autoRedefine/>
    <w:uiPriority w:val="39"/>
    <w:unhideWhenUsed/>
    <w:rsid w:val="00141832"/>
    <w:pPr>
      <w:ind w:left="1021" w:hanging="567"/>
    </w:pPr>
  </w:style>
  <w:style w:type="paragraph" w:styleId="ndice4">
    <w:name w:val="toc 4"/>
    <w:basedOn w:val="Normal"/>
    <w:next w:val="Normal"/>
    <w:autoRedefine/>
    <w:uiPriority w:val="39"/>
    <w:unhideWhenUsed/>
    <w:rsid w:val="009B718E"/>
    <w:pPr>
      <w:tabs>
        <w:tab w:val="left" w:pos="1100"/>
        <w:tab w:val="right" w:leader="dot" w:pos="9061"/>
      </w:tabs>
      <w:ind w:left="1338" w:hanging="680"/>
    </w:pPr>
  </w:style>
  <w:style w:type="paragraph" w:styleId="Cabealhodondice">
    <w:name w:val="TOC Heading"/>
    <w:basedOn w:val="Ttulo1"/>
    <w:next w:val="Normal"/>
    <w:uiPriority w:val="39"/>
    <w:unhideWhenUsed/>
    <w:qFormat/>
    <w:rsid w:val="00CF3F99"/>
    <w:pPr>
      <w:keepNext/>
      <w:keepLines/>
      <w:numPr>
        <w:numId w:val="0"/>
      </w:numPr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caps w:val="0"/>
      <w:color w:val="365F91" w:themeColor="accent1" w:themeShade="BF"/>
      <w:sz w:val="32"/>
      <w:szCs w:val="32"/>
      <w:lang w:eastAsia="pt-PT"/>
    </w:rPr>
  </w:style>
  <w:style w:type="paragraph" w:styleId="ndice5">
    <w:name w:val="toc 5"/>
    <w:basedOn w:val="Normal"/>
    <w:next w:val="Normal"/>
    <w:autoRedefine/>
    <w:uiPriority w:val="39"/>
    <w:unhideWhenUsed/>
    <w:rsid w:val="009B718E"/>
    <w:pPr>
      <w:ind w:left="567" w:firstLine="680"/>
    </w:pPr>
  </w:style>
  <w:style w:type="paragraph" w:styleId="Bibliografia">
    <w:name w:val="Bibliography"/>
    <w:basedOn w:val="Normal"/>
    <w:next w:val="Normal"/>
    <w:uiPriority w:val="37"/>
    <w:unhideWhenUsed/>
    <w:rsid w:val="000727F3"/>
    <w:pPr>
      <w:spacing w:line="480" w:lineRule="auto"/>
      <w:ind w:left="720" w:hanging="720"/>
    </w:pPr>
  </w:style>
  <w:style w:type="table" w:customStyle="1" w:styleId="Tabelacomgrelha1">
    <w:name w:val="Tabela com grelha1"/>
    <w:basedOn w:val="Tabelanormal"/>
    <w:next w:val="TabelacomGrelha"/>
    <w:uiPriority w:val="59"/>
    <w:rsid w:val="00466279"/>
    <w:pPr>
      <w:spacing w:after="0" w:line="240" w:lineRule="auto"/>
    </w:pPr>
    <w:rPr>
      <w:rFonts w:eastAsia="MS Mincho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11">
    <w:name w:val="Tabela com grelha11"/>
    <w:basedOn w:val="Tabelanormal"/>
    <w:next w:val="TabelacomGrelha"/>
    <w:uiPriority w:val="59"/>
    <w:rsid w:val="00466279"/>
    <w:pPr>
      <w:spacing w:after="0" w:line="240" w:lineRule="auto"/>
    </w:pPr>
    <w:rPr>
      <w:rFonts w:eastAsia="MS Mincho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12">
    <w:name w:val="Tabela com grelha12"/>
    <w:basedOn w:val="Tabelanormal"/>
    <w:next w:val="TabelacomGrelha"/>
    <w:uiPriority w:val="59"/>
    <w:rsid w:val="00466279"/>
    <w:pPr>
      <w:spacing w:after="0" w:line="240" w:lineRule="auto"/>
    </w:pPr>
    <w:rPr>
      <w:rFonts w:eastAsia="MS Mincho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13">
    <w:name w:val="Tabela com grelha13"/>
    <w:basedOn w:val="Tabelanormal"/>
    <w:next w:val="TabelacomGrelha"/>
    <w:uiPriority w:val="59"/>
    <w:rsid w:val="00BD60F6"/>
    <w:pPr>
      <w:spacing w:after="0" w:line="240" w:lineRule="auto"/>
    </w:pPr>
    <w:rPr>
      <w:rFonts w:eastAsia="MS Mincho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0302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85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9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74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72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3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66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265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970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633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8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995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729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988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11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770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869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2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528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989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737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11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267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53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3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76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00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274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475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08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7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30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773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28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09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500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57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9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553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605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85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76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09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1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37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54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69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34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CA40C8B-48B7-44CA-814D-305669DEFF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04</TotalTime>
  <Pages>10</Pages>
  <Words>650</Words>
  <Characters>3512</Characters>
  <Application>Microsoft Office Word</Application>
  <DocSecurity>0</DocSecurity>
  <Lines>29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ESEIG</Company>
  <LinksUpToDate>false</LinksUpToDate>
  <CharactersWithSpaces>41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nabela Novais Correia</dc:creator>
  <cp:lastModifiedBy>Beatriz Silva Costa</cp:lastModifiedBy>
  <cp:revision>119</cp:revision>
  <dcterms:created xsi:type="dcterms:W3CDTF">2017-03-27T17:18:00Z</dcterms:created>
  <dcterms:modified xsi:type="dcterms:W3CDTF">2025-03-20T15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"&gt;&lt;session id="HRiXS4m3"/&gt;&lt;style id="http://www.zotero.org/styles/apa" locale="pt-PT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/prefs&gt;&lt;/data&gt;</vt:lpwstr>
  </property>
</Properties>
</file>